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77777777"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662697B7" w14:textId="77777777" w:rsidR="00113F48" w:rsidRPr="0088221B"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7197373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r w:rsidRPr="00921EC2">
        <w:rPr>
          <w:rFonts w:ascii="Arial" w:hAnsi="Arial" w:cs="Arial"/>
          <w:sz w:val="22"/>
        </w:rPr>
        <w:t>Biology Department, Stonybrook University, Stonybrook, NY, USA</w:t>
      </w:r>
    </w:p>
    <w:p w14:paraId="512D72B2" w14:textId="5B49E39B"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ins w:id="0" w:author="Cheung, Ramsey MD" w:date="2019-05-04T12:57:00Z">
        <w:r w:rsidR="00C83690">
          <w:rPr>
            <w:rFonts w:ascii="Arial" w:hAnsi="Arial" w:cs="Arial"/>
            <w:sz w:val="22"/>
            <w:vertAlign w:val="superscript"/>
          </w:rPr>
          <w:t xml:space="preserve"> </w:t>
        </w:r>
        <w:r w:rsidR="00C83690" w:rsidRPr="00C83690">
          <w:rPr>
            <w:rFonts w:ascii="Arial" w:hAnsi="Arial" w:cs="Arial"/>
            <w:sz w:val="22"/>
            <w:rPrChange w:id="1" w:author="Cheung, Ramsey MD" w:date="2019-05-04T12:57:00Z">
              <w:rPr>
                <w:rFonts w:ascii="Arial" w:hAnsi="Arial" w:cs="Arial"/>
                <w:sz w:val="22"/>
                <w:vertAlign w:val="superscript"/>
              </w:rPr>
            </w:rPrChange>
          </w:rPr>
          <w:t>D</w:t>
        </w:r>
        <w:r w:rsidR="00C83690">
          <w:rPr>
            <w:rFonts w:ascii="Arial" w:hAnsi="Arial" w:cs="Arial"/>
            <w:sz w:val="22"/>
          </w:rPr>
          <w:t>epartment of Gastroenterology and Hepatology, VA Palo Alto Health Care System</w:t>
        </w:r>
      </w:ins>
      <w:ins w:id="2" w:author="Cheung, Ramsey MD" w:date="2019-05-04T12:58:00Z">
        <w:r w:rsidR="00C83690">
          <w:rPr>
            <w:rFonts w:ascii="Arial" w:hAnsi="Arial" w:cs="Arial"/>
            <w:sz w:val="22"/>
          </w:rPr>
          <w:t xml:space="preserve"> and Stanford University</w:t>
        </w:r>
      </w:ins>
      <w:ins w:id="3" w:author="Cheung, Ramsey MD" w:date="2019-05-04T12:57:00Z">
        <w:r w:rsidR="00C83690">
          <w:rPr>
            <w:rFonts w:ascii="Arial" w:hAnsi="Arial" w:cs="Arial"/>
            <w:sz w:val="22"/>
          </w:rPr>
          <w:t>, Pal</w:t>
        </w:r>
      </w:ins>
      <w:ins w:id="4" w:author="Cheung, Ramsey MD" w:date="2019-05-04T12:58:00Z">
        <w:r w:rsidR="00C83690">
          <w:rPr>
            <w:rFonts w:ascii="Arial" w:hAnsi="Arial" w:cs="Arial"/>
            <w:sz w:val="22"/>
          </w:rPr>
          <w:t>o Alto, CA, USA</w:t>
        </w:r>
      </w:ins>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02A60017" w:rsidR="00571BD6" w:rsidRDefault="00571BD6" w:rsidP="000818AC">
      <w:pPr>
        <w:pStyle w:val="Heading2"/>
        <w:spacing w:line="276" w:lineRule="auto"/>
        <w:rPr>
          <w:ins w:id="5" w:author="Guo, Shicheng" w:date="2019-05-20T16:32:00Z"/>
          <w:rFonts w:ascii="Arial" w:eastAsia="Arial" w:hAnsi="Arial" w:cs="Arial"/>
          <w:color w:val="000000" w:themeColor="text1"/>
          <w:sz w:val="22"/>
          <w:szCs w:val="22"/>
        </w:rPr>
      </w:pPr>
      <w:r w:rsidRPr="000818AC">
        <w:rPr>
          <w:rFonts w:ascii="Arial" w:eastAsia="Arial" w:hAnsi="Arial" w:cs="Arial"/>
          <w:color w:val="000000" w:themeColor="text1"/>
          <w:sz w:val="22"/>
          <w:szCs w:val="22"/>
        </w:rPr>
        <w:lastRenderedPageBreak/>
        <w:t>Abstract</w:t>
      </w:r>
    </w:p>
    <w:p w14:paraId="355E1F92" w14:textId="4E02B38A" w:rsidR="0010495C" w:rsidRPr="0010495C" w:rsidDel="00F40957" w:rsidRDefault="0010495C" w:rsidP="0010495C">
      <w:pPr>
        <w:rPr>
          <w:del w:id="6" w:author="Guo, Shicheng" w:date="2019-05-20T16:39:00Z"/>
          <w:rPrChange w:id="7" w:author="Guo, Shicheng" w:date="2019-05-20T16:32:00Z">
            <w:rPr>
              <w:del w:id="8" w:author="Guo, Shicheng" w:date="2019-05-20T16:39:00Z"/>
              <w:rFonts w:ascii="Arial" w:eastAsia="Arial" w:hAnsi="Arial" w:cs="Arial"/>
              <w:b w:val="0"/>
              <w:color w:val="000000" w:themeColor="text1"/>
              <w:sz w:val="22"/>
            </w:rPr>
          </w:rPrChange>
        </w:rPr>
        <w:pPrChange w:id="9" w:author="Guo, Shicheng" w:date="2019-05-20T16:32:00Z">
          <w:pPr>
            <w:pStyle w:val="Heading2"/>
            <w:spacing w:line="276" w:lineRule="auto"/>
          </w:pPr>
        </w:pPrChange>
      </w:pPr>
    </w:p>
    <w:p w14:paraId="7A80F49F" w14:textId="77777777" w:rsidR="008364A6" w:rsidRDefault="008364A6" w:rsidP="008364A6">
      <w:pPr>
        <w:spacing w:before="240"/>
        <w:rPr>
          <w:ins w:id="10" w:author="Guo, Shicheng" w:date="2019-05-20T19:20:00Z"/>
          <w:rFonts w:ascii="Arial" w:hAnsi="Arial" w:cs="Arial"/>
          <w:sz w:val="22"/>
        </w:rPr>
      </w:pPr>
      <w:ins w:id="11" w:author="Guo, Shicheng" w:date="2019-05-20T19:20:00Z">
        <w:r>
          <w:rPr>
            <w:rFonts w:ascii="Arial" w:hAnsi="Arial" w:cs="Arial"/>
            <w:sz w:val="22"/>
          </w:rPr>
          <w:t xml:space="preserve">Circulating cell-free </w:t>
        </w:r>
        <w:r w:rsidRPr="00393DBF">
          <w:rPr>
            <w:rFonts w:ascii="Arial" w:hAnsi="Arial" w:cs="Arial"/>
            <w:sz w:val="22"/>
          </w:rPr>
          <w:t>DNA</w:t>
        </w:r>
        <w:r>
          <w:rPr>
            <w:rFonts w:ascii="Arial" w:hAnsi="Arial" w:cs="Arial"/>
            <w:sz w:val="22"/>
          </w:rPr>
          <w:t xml:space="preserve"> (cfDNA)</w:t>
        </w:r>
        <w:r w:rsidRPr="00393DBF">
          <w:rPr>
            <w:rFonts w:ascii="Arial" w:hAnsi="Arial" w:cs="Arial"/>
            <w:sz w:val="22"/>
          </w:rPr>
          <w:t xml:space="preserve"> methylation </w:t>
        </w:r>
        <w:r>
          <w:rPr>
            <w:rFonts w:ascii="Arial" w:hAnsi="Arial" w:cs="Arial"/>
            <w:sz w:val="22"/>
          </w:rPr>
          <w:t>has</w:t>
        </w:r>
        <w:r w:rsidRPr="00393DBF">
          <w:rPr>
            <w:rFonts w:ascii="Arial" w:hAnsi="Arial" w:cs="Arial"/>
            <w:sz w:val="22"/>
          </w:rPr>
          <w:t xml:space="preserve"> been </w:t>
        </w:r>
        <w:r>
          <w:rPr>
            <w:rFonts w:ascii="Arial" w:hAnsi="Arial" w:cs="Arial"/>
            <w:sz w:val="22"/>
          </w:rPr>
          <w:t>demonstrated</w:t>
        </w:r>
        <w:r w:rsidRPr="00393DBF">
          <w:rPr>
            <w:rFonts w:ascii="Arial" w:hAnsi="Arial" w:cs="Arial"/>
            <w:sz w:val="22"/>
          </w:rPr>
          <w:t xml:space="preserve"> </w:t>
        </w:r>
        <w:r>
          <w:rPr>
            <w:rFonts w:ascii="Arial" w:hAnsi="Arial" w:cs="Arial"/>
            <w:sz w:val="22"/>
          </w:rPr>
          <w:t xml:space="preserve">to be </w:t>
        </w:r>
        <w:r w:rsidRPr="00393DBF">
          <w:rPr>
            <w:rFonts w:ascii="Arial" w:hAnsi="Arial" w:cs="Arial"/>
            <w:sz w:val="22"/>
          </w:rPr>
          <w:t xml:space="preserve">a promising </w:t>
        </w:r>
        <w:r>
          <w:rPr>
            <w:rFonts w:ascii="Arial" w:hAnsi="Arial" w:cs="Arial"/>
            <w:sz w:val="22"/>
          </w:rPr>
          <w:t>approach</w:t>
        </w:r>
        <w:r w:rsidRPr="00393DBF">
          <w:rPr>
            <w:rFonts w:ascii="Arial" w:hAnsi="Arial" w:cs="Arial"/>
            <w:sz w:val="22"/>
          </w:rPr>
          <w:t xml:space="preserve"> for non</w:t>
        </w:r>
        <w:r>
          <w:rPr>
            <w:rFonts w:ascii="Arial" w:hAnsi="Arial" w:cs="Arial"/>
            <w:sz w:val="22"/>
          </w:rPr>
          <w:t>-</w:t>
        </w:r>
        <w:r w:rsidRPr="00393DBF">
          <w:rPr>
            <w:rFonts w:ascii="Arial" w:hAnsi="Arial" w:cs="Arial"/>
            <w:sz w:val="22"/>
          </w:rPr>
          <w:t xml:space="preserve">invasive cancer </w:t>
        </w:r>
        <w:r>
          <w:rPr>
            <w:rFonts w:ascii="Arial" w:hAnsi="Arial" w:cs="Arial"/>
            <w:sz w:val="22"/>
          </w:rPr>
          <w:t>diagnosi</w:t>
        </w:r>
        <w:r w:rsidRPr="009A6E34">
          <w:rPr>
            <w:rFonts w:ascii="Arial" w:hAnsi="Arial" w:cs="Arial"/>
            <w:sz w:val="22"/>
          </w:rPr>
          <w:t xml:space="preserve">s. However, </w:t>
        </w:r>
        <w:r>
          <w:rPr>
            <w:rFonts w:ascii="Arial" w:hAnsi="Arial" w:cs="Arial"/>
            <w:sz w:val="22"/>
          </w:rPr>
          <w:t xml:space="preserve">the low-level cell-free DNA and high </w:t>
        </w:r>
        <w:r w:rsidRPr="009A6E34">
          <w:rPr>
            <w:rFonts w:ascii="Arial" w:hAnsi="Arial" w:cs="Arial"/>
            <w:sz w:val="22"/>
          </w:rPr>
          <w:t xml:space="preserve">cost of whole genome bisulfite sequencing (WGBS) </w:t>
        </w:r>
        <w:r>
          <w:rPr>
            <w:rFonts w:ascii="Arial" w:hAnsi="Arial" w:cs="Arial"/>
            <w:sz w:val="22"/>
          </w:rPr>
          <w:t>significantly limited the</w:t>
        </w:r>
        <w:r w:rsidRPr="009A6E34">
          <w:rPr>
            <w:rFonts w:ascii="Arial" w:hAnsi="Arial" w:cs="Arial"/>
            <w:sz w:val="22"/>
          </w:rPr>
          <w:t xml:space="preserve"> sequencing depth and subsequ</w:t>
        </w:r>
        <w:r>
          <w:rPr>
            <w:rFonts w:ascii="Arial" w:hAnsi="Arial" w:cs="Arial"/>
            <w:sz w:val="22"/>
          </w:rPr>
          <w:t xml:space="preserve">ent biomarker identification based on </w:t>
        </w:r>
        <w:r w:rsidRPr="009A6E34">
          <w:rPr>
            <w:rFonts w:ascii="Arial" w:hAnsi="Arial" w:cs="Arial"/>
            <w:sz w:val="22"/>
          </w:rPr>
          <w:t xml:space="preserve">cell-free DNA </w:t>
        </w:r>
        <w:r>
          <w:rPr>
            <w:rFonts w:ascii="Arial" w:hAnsi="Arial" w:cs="Arial"/>
            <w:sz w:val="22"/>
          </w:rPr>
          <w:t xml:space="preserve">methylation </w:t>
        </w:r>
        <w:r w:rsidRPr="009A6E34">
          <w:rPr>
            <w:rFonts w:ascii="Arial" w:hAnsi="Arial" w:cs="Arial"/>
            <w:sz w:val="22"/>
          </w:rPr>
          <w:t>in plasma. Her</w:t>
        </w:r>
        <w:r>
          <w:rPr>
            <w:rFonts w:ascii="Arial" w:hAnsi="Arial" w:cs="Arial"/>
            <w:sz w:val="22"/>
          </w:rPr>
          <w:t xml:space="preserve">e we proposed a novel method in which long-region hypo-methylation (LRM) in low-pass WGBS data (&lt;5-million reads) generated from cfDNA was applied in cancer diagnosis. We applied low-pass WGBS to investigate DNA methylation dynamic changes from </w:t>
        </w:r>
        <w:r w:rsidRPr="00AA2073">
          <w:rPr>
            <w:rFonts w:ascii="Arial" w:hAnsi="Arial" w:cs="Arial"/>
            <w:sz w:val="22"/>
          </w:rPr>
          <w:t xml:space="preserve">hepatitis, cirrhosis, early and advance </w:t>
        </w:r>
        <w:r w:rsidRPr="00393DBF">
          <w:rPr>
            <w:rFonts w:ascii="Arial" w:hAnsi="Arial" w:cs="Arial"/>
            <w:sz w:val="22"/>
          </w:rPr>
          <w:t>hepatocellular carcinoma</w:t>
        </w:r>
        <w:r>
          <w:rPr>
            <w:rFonts w:ascii="Arial" w:hAnsi="Arial" w:cs="Arial"/>
            <w:sz w:val="22"/>
          </w:rPr>
          <w:t>. We found a significant enrichment of differential methylation loci in intergenic and repeat regions, especially in HBV integration regions. We demonstrated low-pass cfDNA WGBS data could provide an inspiring low-cost approach for cancer early diagnosis and real-time surveillance to tumor progression. Meanwhile, we found methylation profiles nearby HBV integration regions could enhance the HCC prediction performance. Finally, these findings reflect the</w:t>
        </w:r>
        <w:r w:rsidRPr="000818AC">
          <w:rPr>
            <w:rFonts w:ascii="Arial" w:hAnsi="Arial" w:cs="Arial"/>
            <w:sz w:val="22"/>
          </w:rPr>
          <w:t xml:space="preserve"> </w:t>
        </w:r>
        <w:r>
          <w:rPr>
            <w:rFonts w:ascii="Arial" w:hAnsi="Arial" w:cs="Arial"/>
            <w:sz w:val="22"/>
          </w:rPr>
          <w:t xml:space="preserve">long-range hypo-methylation identified from low-pass cfDNA WGBS data could serve as a </w:t>
        </w:r>
        <w:r w:rsidRPr="00393DBF">
          <w:rPr>
            <w:rFonts w:ascii="Arial" w:hAnsi="Arial" w:cs="Arial"/>
            <w:sz w:val="22"/>
          </w:rPr>
          <w:t>suitable surrogate</w:t>
        </w:r>
        <w:r>
          <w:rPr>
            <w:rFonts w:ascii="Arial" w:hAnsi="Arial" w:cs="Arial"/>
            <w:sz w:val="22"/>
          </w:rPr>
          <w:t xml:space="preserve"> for liver disease progression and early diagnosis to HCC. </w:t>
        </w:r>
      </w:ins>
    </w:p>
    <w:p w14:paraId="72B58F14" w14:textId="2C2AA176" w:rsidR="00F16EBB" w:rsidDel="008364A6" w:rsidRDefault="000B5D2B" w:rsidP="00C723FB">
      <w:pPr>
        <w:spacing w:before="240"/>
        <w:rPr>
          <w:del w:id="12" w:author="Guo, Shicheng" w:date="2019-05-20T19:20:00Z"/>
          <w:rFonts w:ascii="Arial" w:hAnsi="Arial" w:cs="Arial"/>
          <w:sz w:val="22"/>
        </w:rPr>
      </w:pPr>
      <w:del w:id="13" w:author="Guo, Shicheng" w:date="2019-05-20T19:20:00Z">
        <w:r w:rsidDel="008364A6">
          <w:rPr>
            <w:rFonts w:ascii="Arial" w:hAnsi="Arial" w:cs="Arial"/>
            <w:sz w:val="22"/>
          </w:rPr>
          <w:delText>Circulating c</w:delText>
        </w:r>
        <w:r w:rsidR="00FB51AE" w:rsidDel="008364A6">
          <w:rPr>
            <w:rFonts w:ascii="Arial" w:hAnsi="Arial" w:cs="Arial"/>
            <w:sz w:val="22"/>
          </w:rPr>
          <w:delText xml:space="preserve">ell-free </w:delText>
        </w:r>
        <w:r w:rsidR="00D80FC4" w:rsidRPr="00393DBF" w:rsidDel="008364A6">
          <w:rPr>
            <w:rFonts w:ascii="Arial" w:hAnsi="Arial" w:cs="Arial"/>
            <w:sz w:val="22"/>
          </w:rPr>
          <w:delText>DNA methylation</w:delText>
        </w:r>
        <w:r w:rsidR="0062788D" w:rsidRPr="00393DBF" w:rsidDel="008364A6">
          <w:rPr>
            <w:rFonts w:ascii="Arial" w:hAnsi="Arial" w:cs="Arial"/>
            <w:sz w:val="22"/>
          </w:rPr>
          <w:delText xml:space="preserve"> </w:delText>
        </w:r>
        <w:r w:rsidR="00FB51AE" w:rsidDel="008364A6">
          <w:rPr>
            <w:rFonts w:ascii="Arial" w:hAnsi="Arial" w:cs="Arial"/>
            <w:sz w:val="22"/>
          </w:rPr>
          <w:delText>has</w:delText>
        </w:r>
        <w:r w:rsidR="0062788D" w:rsidRPr="00393DBF" w:rsidDel="008364A6">
          <w:rPr>
            <w:rFonts w:ascii="Arial" w:hAnsi="Arial" w:cs="Arial"/>
            <w:sz w:val="22"/>
          </w:rPr>
          <w:delText xml:space="preserve"> </w:delText>
        </w:r>
        <w:r w:rsidR="00D80FC4" w:rsidRPr="00393DBF" w:rsidDel="008364A6">
          <w:rPr>
            <w:rFonts w:ascii="Arial" w:hAnsi="Arial" w:cs="Arial"/>
            <w:sz w:val="22"/>
          </w:rPr>
          <w:delText xml:space="preserve">been </w:delText>
        </w:r>
        <w:r w:rsidR="00FB51AE" w:rsidDel="008364A6">
          <w:rPr>
            <w:rFonts w:ascii="Arial" w:hAnsi="Arial" w:cs="Arial"/>
            <w:sz w:val="22"/>
          </w:rPr>
          <w:delText>demonstrated</w:delText>
        </w:r>
        <w:r w:rsidR="00FB51AE" w:rsidRPr="00393DBF" w:rsidDel="008364A6">
          <w:rPr>
            <w:rFonts w:ascii="Arial" w:hAnsi="Arial" w:cs="Arial"/>
            <w:sz w:val="22"/>
          </w:rPr>
          <w:delText xml:space="preserve"> </w:delText>
        </w:r>
        <w:r w:rsidR="008B1D06" w:rsidDel="008364A6">
          <w:rPr>
            <w:rFonts w:ascii="Arial" w:hAnsi="Arial" w:cs="Arial"/>
            <w:sz w:val="22"/>
          </w:rPr>
          <w:delText xml:space="preserve">to be </w:delText>
        </w:r>
        <w:r w:rsidR="00D80FC4" w:rsidRPr="00393DBF" w:rsidDel="008364A6">
          <w:rPr>
            <w:rFonts w:ascii="Arial" w:hAnsi="Arial" w:cs="Arial"/>
            <w:sz w:val="22"/>
          </w:rPr>
          <w:delText xml:space="preserve">a promising </w:delText>
        </w:r>
        <w:r w:rsidR="00FB51AE" w:rsidDel="008364A6">
          <w:rPr>
            <w:rFonts w:ascii="Arial" w:hAnsi="Arial" w:cs="Arial"/>
            <w:sz w:val="22"/>
          </w:rPr>
          <w:delText>strategy</w:delText>
        </w:r>
        <w:r w:rsidR="00FB51AE" w:rsidRPr="00393DBF" w:rsidDel="008364A6">
          <w:rPr>
            <w:rFonts w:ascii="Arial" w:hAnsi="Arial" w:cs="Arial"/>
            <w:sz w:val="22"/>
          </w:rPr>
          <w:delText xml:space="preserve"> </w:delText>
        </w:r>
        <w:r w:rsidR="00D80FC4" w:rsidRPr="00393DBF" w:rsidDel="008364A6">
          <w:rPr>
            <w:rFonts w:ascii="Arial" w:hAnsi="Arial" w:cs="Arial"/>
            <w:sz w:val="22"/>
          </w:rPr>
          <w:delText>for non</w:delText>
        </w:r>
        <w:r w:rsidR="00FB51AE" w:rsidDel="008364A6">
          <w:rPr>
            <w:rFonts w:ascii="Arial" w:hAnsi="Arial" w:cs="Arial"/>
            <w:sz w:val="22"/>
          </w:rPr>
          <w:delText>-</w:delText>
        </w:r>
        <w:r w:rsidR="00D80FC4" w:rsidRPr="00393DBF" w:rsidDel="008364A6">
          <w:rPr>
            <w:rFonts w:ascii="Arial" w:hAnsi="Arial" w:cs="Arial"/>
            <w:sz w:val="22"/>
          </w:rPr>
          <w:delText xml:space="preserve">invasive cancer </w:delText>
        </w:r>
        <w:r w:rsidR="00FB51AE" w:rsidDel="008364A6">
          <w:rPr>
            <w:rFonts w:ascii="Arial" w:hAnsi="Arial" w:cs="Arial"/>
            <w:sz w:val="22"/>
          </w:rPr>
          <w:delText>diagnosi</w:delText>
        </w:r>
        <w:r w:rsidR="00FB51AE" w:rsidRPr="009A6E34" w:rsidDel="008364A6">
          <w:rPr>
            <w:rFonts w:ascii="Arial" w:hAnsi="Arial" w:cs="Arial"/>
            <w:sz w:val="22"/>
          </w:rPr>
          <w:delText>s</w:delText>
        </w:r>
        <w:r w:rsidR="00D80FC4" w:rsidRPr="009A6E34" w:rsidDel="008364A6">
          <w:rPr>
            <w:rFonts w:ascii="Arial" w:hAnsi="Arial" w:cs="Arial"/>
            <w:sz w:val="22"/>
          </w:rPr>
          <w:delText>.</w:delText>
        </w:r>
        <w:r w:rsidR="00FB51AE" w:rsidRPr="009A6E34" w:rsidDel="008364A6">
          <w:rPr>
            <w:rFonts w:ascii="Arial" w:hAnsi="Arial" w:cs="Arial"/>
            <w:sz w:val="22"/>
          </w:rPr>
          <w:delText xml:space="preserve"> However, </w:delText>
        </w:r>
        <w:r w:rsidR="00104F01" w:rsidDel="008364A6">
          <w:rPr>
            <w:rFonts w:ascii="Arial" w:hAnsi="Arial" w:cs="Arial"/>
            <w:sz w:val="22"/>
          </w:rPr>
          <w:delText xml:space="preserve">the </w:delText>
        </w:r>
        <w:r w:rsidR="00101F34" w:rsidDel="008364A6">
          <w:rPr>
            <w:rFonts w:ascii="Arial" w:hAnsi="Arial" w:cs="Arial"/>
            <w:sz w:val="22"/>
          </w:rPr>
          <w:delText xml:space="preserve">low-level of cell-free DNA in plasma and </w:delText>
        </w:r>
        <w:r w:rsidR="00104F01" w:rsidDel="008364A6">
          <w:rPr>
            <w:rFonts w:ascii="Arial" w:hAnsi="Arial" w:cs="Arial"/>
            <w:sz w:val="22"/>
          </w:rPr>
          <w:delText xml:space="preserve">the </w:delText>
        </w:r>
        <w:r w:rsidR="00101F34" w:rsidDel="008364A6">
          <w:rPr>
            <w:rFonts w:ascii="Arial" w:hAnsi="Arial" w:cs="Arial"/>
            <w:sz w:val="22"/>
          </w:rPr>
          <w:delText xml:space="preserve">high </w:delText>
        </w:r>
        <w:r w:rsidR="009A6E34" w:rsidRPr="009A6E34" w:rsidDel="008364A6">
          <w:rPr>
            <w:rFonts w:ascii="Arial" w:hAnsi="Arial" w:cs="Arial"/>
            <w:sz w:val="22"/>
          </w:rPr>
          <w:delText xml:space="preserve">cost of whole genome bisulfite sequencing (WGBS) </w:delText>
        </w:r>
        <w:r w:rsidR="00104F01" w:rsidDel="008364A6">
          <w:rPr>
            <w:rFonts w:ascii="Arial" w:hAnsi="Arial" w:cs="Arial"/>
            <w:sz w:val="22"/>
          </w:rPr>
          <w:delText>limit</w:delText>
        </w:r>
        <w:r w:rsidR="009A6E34" w:rsidRPr="009A6E34" w:rsidDel="008364A6">
          <w:rPr>
            <w:rFonts w:ascii="Arial" w:hAnsi="Arial" w:cs="Arial"/>
            <w:sz w:val="22"/>
          </w:rPr>
          <w:delText xml:space="preserve"> sequencing depth and subsequent biomarker identification of cell-free DNA in plasma.</w:delText>
        </w:r>
        <w:r w:rsidR="00275702" w:rsidRPr="009A6E34" w:rsidDel="008364A6">
          <w:rPr>
            <w:rFonts w:ascii="Arial" w:hAnsi="Arial" w:cs="Arial"/>
            <w:sz w:val="22"/>
          </w:rPr>
          <w:delText xml:space="preserve"> Her</w:delText>
        </w:r>
        <w:r w:rsidR="00275702" w:rsidDel="008364A6">
          <w:rPr>
            <w:rFonts w:ascii="Arial" w:hAnsi="Arial" w:cs="Arial"/>
            <w:sz w:val="22"/>
          </w:rPr>
          <w:delText>e we demonstrate long-region hypo</w:delText>
        </w:r>
        <w:r w:rsidR="00CB4845" w:rsidDel="008364A6">
          <w:rPr>
            <w:rFonts w:ascii="Arial" w:hAnsi="Arial" w:cs="Arial"/>
            <w:sz w:val="22"/>
          </w:rPr>
          <w:delText>-</w:delText>
        </w:r>
        <w:r w:rsidR="00275702" w:rsidDel="008364A6">
          <w:rPr>
            <w:rFonts w:ascii="Arial" w:hAnsi="Arial" w:cs="Arial"/>
            <w:sz w:val="22"/>
          </w:rPr>
          <w:delText>methylation</w:delText>
        </w:r>
        <w:r w:rsidR="00225DEB" w:rsidDel="008364A6">
          <w:rPr>
            <w:rFonts w:ascii="Arial" w:hAnsi="Arial" w:cs="Arial"/>
            <w:sz w:val="22"/>
          </w:rPr>
          <w:delText xml:space="preserve"> (LR</w:delText>
        </w:r>
        <w:r w:rsidR="00F16EBB" w:rsidDel="008364A6">
          <w:rPr>
            <w:rFonts w:ascii="Arial" w:hAnsi="Arial" w:cs="Arial"/>
            <w:sz w:val="22"/>
          </w:rPr>
          <w:delText>M)</w:delText>
        </w:r>
        <w:r w:rsidR="00275702" w:rsidDel="008364A6">
          <w:rPr>
            <w:rFonts w:ascii="Arial" w:hAnsi="Arial" w:cs="Arial"/>
            <w:sz w:val="22"/>
          </w:rPr>
          <w:delText xml:space="preserve"> in low-pass WGBS data (</w:delText>
        </w:r>
        <w:r w:rsidR="00F16EBB" w:rsidDel="008364A6">
          <w:rPr>
            <w:rFonts w:ascii="Arial" w:hAnsi="Arial" w:cs="Arial"/>
            <w:sz w:val="22"/>
          </w:rPr>
          <w:delText>&lt;</w:delText>
        </w:r>
        <w:r w:rsidR="00275702" w:rsidDel="008364A6">
          <w:rPr>
            <w:rFonts w:ascii="Arial" w:hAnsi="Arial" w:cs="Arial"/>
            <w:sz w:val="22"/>
          </w:rPr>
          <w:delText>5-million read</w:delText>
        </w:r>
        <w:r w:rsidR="00EA2A20" w:rsidDel="008364A6">
          <w:rPr>
            <w:rFonts w:ascii="Arial" w:hAnsi="Arial" w:cs="Arial"/>
            <w:sz w:val="22"/>
          </w:rPr>
          <w:delText>s</w:delText>
        </w:r>
        <w:r w:rsidR="00275702" w:rsidDel="008364A6">
          <w:rPr>
            <w:rFonts w:ascii="Arial" w:hAnsi="Arial" w:cs="Arial"/>
            <w:sz w:val="22"/>
          </w:rPr>
          <w:delText>) provide</w:delText>
        </w:r>
        <w:r w:rsidR="000670B5" w:rsidDel="008364A6">
          <w:rPr>
            <w:rFonts w:ascii="Arial" w:hAnsi="Arial" w:cs="Arial"/>
            <w:sz w:val="22"/>
          </w:rPr>
          <w:delText>s</w:delText>
        </w:r>
        <w:r w:rsidR="00275702" w:rsidDel="008364A6">
          <w:rPr>
            <w:rFonts w:ascii="Arial" w:hAnsi="Arial" w:cs="Arial"/>
            <w:sz w:val="22"/>
          </w:rPr>
          <w:delText xml:space="preserve"> high sensitivity and specificity surveillance to </w:delText>
        </w:r>
        <w:r w:rsidR="00275702" w:rsidRPr="000818AC" w:rsidDel="008364A6">
          <w:rPr>
            <w:rFonts w:ascii="Arial" w:hAnsi="Arial" w:cs="Arial"/>
            <w:sz w:val="22"/>
          </w:rPr>
          <w:delText xml:space="preserve">hepatocellular carcinoma (HCC). </w:delText>
        </w:r>
        <w:r w:rsidR="001F74D2" w:rsidDel="008364A6">
          <w:rPr>
            <w:rFonts w:ascii="Arial" w:hAnsi="Arial" w:cs="Arial"/>
            <w:sz w:val="22"/>
          </w:rPr>
          <w:delText>W</w:delText>
        </w:r>
        <w:r w:rsidR="00275702" w:rsidRPr="000818AC" w:rsidDel="008364A6">
          <w:rPr>
            <w:rFonts w:ascii="Arial" w:hAnsi="Arial" w:cs="Arial"/>
            <w:sz w:val="22"/>
          </w:rPr>
          <w:delText xml:space="preserve">e </w:delText>
        </w:r>
        <w:r w:rsidR="00897886" w:rsidDel="008364A6">
          <w:rPr>
            <w:rFonts w:ascii="Arial" w:hAnsi="Arial" w:cs="Arial"/>
            <w:sz w:val="22"/>
          </w:rPr>
          <w:delText xml:space="preserve">applied </w:delText>
        </w:r>
        <w:r w:rsidR="000670B5" w:rsidDel="008364A6">
          <w:rPr>
            <w:rFonts w:ascii="Arial" w:hAnsi="Arial" w:cs="Arial"/>
            <w:sz w:val="22"/>
          </w:rPr>
          <w:delText xml:space="preserve">a </w:delText>
        </w:r>
        <w:r w:rsidR="003841F0" w:rsidDel="008364A6">
          <w:rPr>
            <w:rFonts w:ascii="Arial" w:hAnsi="Arial" w:cs="Arial" w:hint="eastAsia"/>
            <w:sz w:val="22"/>
          </w:rPr>
          <w:delText>low-p</w:delText>
        </w:r>
        <w:r w:rsidR="00C91217" w:rsidDel="008364A6">
          <w:rPr>
            <w:rFonts w:ascii="Arial" w:hAnsi="Arial" w:cs="Arial"/>
            <w:sz w:val="22"/>
          </w:rPr>
          <w:delText>a</w:delText>
        </w:r>
        <w:r w:rsidR="003841F0" w:rsidDel="008364A6">
          <w:rPr>
            <w:rFonts w:ascii="Arial" w:hAnsi="Arial" w:cs="Arial" w:hint="eastAsia"/>
            <w:sz w:val="22"/>
          </w:rPr>
          <w:delText>ss</w:delText>
        </w:r>
        <w:r w:rsidR="00897886" w:rsidDel="008364A6">
          <w:rPr>
            <w:rFonts w:ascii="Arial" w:hAnsi="Arial" w:cs="Arial"/>
            <w:sz w:val="22"/>
          </w:rPr>
          <w:delText xml:space="preserve"> WGBS </w:delText>
        </w:r>
        <w:r w:rsidR="001F74D2" w:rsidDel="008364A6">
          <w:rPr>
            <w:rFonts w:ascii="Arial" w:hAnsi="Arial" w:cs="Arial"/>
            <w:sz w:val="22"/>
          </w:rPr>
          <w:delText xml:space="preserve">approach and </w:delText>
        </w:r>
        <w:r w:rsidR="00275702" w:rsidRPr="000818AC" w:rsidDel="008364A6">
          <w:rPr>
            <w:rFonts w:ascii="Arial" w:hAnsi="Arial" w:cs="Arial"/>
            <w:sz w:val="22"/>
          </w:rPr>
          <w:delText>demonstrate</w:delText>
        </w:r>
        <w:r w:rsidR="001F74D2" w:rsidDel="008364A6">
          <w:rPr>
            <w:rFonts w:ascii="Arial" w:hAnsi="Arial" w:cs="Arial"/>
            <w:sz w:val="22"/>
          </w:rPr>
          <w:delText>d</w:delText>
        </w:r>
        <w:r w:rsidR="00275702" w:rsidRPr="000818AC" w:rsidDel="008364A6">
          <w:rPr>
            <w:rFonts w:ascii="Arial" w:hAnsi="Arial" w:cs="Arial"/>
            <w:sz w:val="22"/>
          </w:rPr>
          <w:delText xml:space="preserve"> DNA methylation abnormal</w:delText>
        </w:r>
        <w:r w:rsidR="001F74D2" w:rsidDel="008364A6">
          <w:rPr>
            <w:rFonts w:ascii="Arial" w:hAnsi="Arial" w:cs="Arial"/>
            <w:sz w:val="22"/>
          </w:rPr>
          <w:delText>ities in</w:delText>
        </w:r>
        <w:r w:rsidR="00275702" w:rsidRPr="000818AC" w:rsidDel="008364A6">
          <w:rPr>
            <w:rFonts w:ascii="Arial" w:hAnsi="Arial" w:cs="Arial"/>
            <w:sz w:val="22"/>
          </w:rPr>
          <w:delText xml:space="preserve"> HCC occurred in HBV integration regions</w:delText>
        </w:r>
        <w:r w:rsidR="001F74D2" w:rsidDel="008364A6">
          <w:rPr>
            <w:rFonts w:ascii="Arial" w:hAnsi="Arial" w:cs="Arial"/>
            <w:sz w:val="22"/>
          </w:rPr>
          <w:delText>. These findings reflect the</w:delText>
        </w:r>
        <w:r w:rsidR="00275702" w:rsidRPr="000818AC" w:rsidDel="008364A6">
          <w:rPr>
            <w:rFonts w:ascii="Arial" w:hAnsi="Arial" w:cs="Arial"/>
            <w:sz w:val="22"/>
          </w:rPr>
          <w:delText xml:space="preserve"> stage of </w:delText>
        </w:r>
        <w:r w:rsidR="00C03851" w:rsidDel="008364A6">
          <w:rPr>
            <w:rFonts w:ascii="Arial" w:hAnsi="Arial" w:cs="Arial" w:hint="eastAsia"/>
            <w:sz w:val="22"/>
          </w:rPr>
          <w:delText>liver</w:delText>
        </w:r>
        <w:r w:rsidR="00C03851" w:rsidDel="008364A6">
          <w:rPr>
            <w:rFonts w:ascii="Arial" w:hAnsi="Arial" w:cs="Arial"/>
            <w:sz w:val="22"/>
          </w:rPr>
          <w:delText xml:space="preserve"> disease progression</w:delText>
        </w:r>
        <w:r w:rsidR="00275702" w:rsidDel="008364A6">
          <w:rPr>
            <w:rFonts w:ascii="Arial" w:hAnsi="Arial" w:cs="Arial"/>
            <w:sz w:val="22"/>
          </w:rPr>
          <w:delText xml:space="preserve"> </w:delText>
        </w:r>
        <w:r w:rsidR="001F74D2" w:rsidDel="008364A6">
          <w:rPr>
            <w:rFonts w:ascii="Arial" w:hAnsi="Arial" w:cs="Arial"/>
            <w:sz w:val="22"/>
          </w:rPr>
          <w:delText xml:space="preserve">thereby </w:delText>
        </w:r>
        <w:r w:rsidR="000670B5" w:rsidDel="008364A6">
          <w:rPr>
            <w:rFonts w:ascii="Arial" w:hAnsi="Arial" w:cs="Arial"/>
            <w:sz w:val="22"/>
          </w:rPr>
          <w:delText>serving as</w:delText>
        </w:r>
        <w:r w:rsidR="00275702" w:rsidDel="008364A6">
          <w:rPr>
            <w:rFonts w:ascii="Arial" w:hAnsi="Arial" w:cs="Arial"/>
            <w:sz w:val="22"/>
          </w:rPr>
          <w:delText xml:space="preserve"> </w:delText>
        </w:r>
        <w:r w:rsidR="001F74D2" w:rsidDel="008364A6">
          <w:rPr>
            <w:rFonts w:ascii="Arial" w:hAnsi="Arial" w:cs="Arial"/>
            <w:sz w:val="22"/>
          </w:rPr>
          <w:delText xml:space="preserve">a </w:delText>
        </w:r>
        <w:r w:rsidR="00275702" w:rsidRPr="00393DBF" w:rsidDel="008364A6">
          <w:rPr>
            <w:rFonts w:ascii="Arial" w:hAnsi="Arial" w:cs="Arial"/>
            <w:sz w:val="22"/>
          </w:rPr>
          <w:delText>suitable surrogate for methylation level estimation in plasma cfDNA analysis of liver diseases.</w:delText>
        </w:r>
      </w:del>
    </w:p>
    <w:p w14:paraId="261A494C" w14:textId="2D77DA08" w:rsidR="00AC5030" w:rsidRPr="000818AC" w:rsidRDefault="00017477" w:rsidP="000818AC">
      <w:pPr>
        <w:pStyle w:val="Heading2"/>
        <w:spacing w:line="276" w:lineRule="auto"/>
        <w:rPr>
          <w:rFonts w:ascii="Arial" w:eastAsia="Arial" w:hAnsi="Arial" w:cs="Arial"/>
          <w:b w:val="0"/>
          <w:color w:val="000000" w:themeColor="text1"/>
          <w:sz w:val="22"/>
        </w:rPr>
      </w:pPr>
      <w:del w:id="14" w:author="Guo, Shicheng" w:date="2019-05-20T19:20:00Z">
        <w:r w:rsidDel="008364A6">
          <w:rPr>
            <w:rFonts w:ascii="Arial" w:hAnsi="Arial" w:cs="Arial"/>
            <w:sz w:val="22"/>
          </w:rPr>
          <w:delText xml:space="preserve"> </w:delText>
        </w:r>
      </w:del>
      <w:bookmarkStart w:id="15" w:name="_GoBack"/>
      <w:bookmarkEnd w:id="15"/>
      <w:r w:rsidR="00552728" w:rsidRPr="000818AC">
        <w:rPr>
          <w:rFonts w:ascii="Arial" w:eastAsia="Arial" w:hAnsi="Arial" w:cs="Arial"/>
          <w:color w:val="000000" w:themeColor="text1"/>
          <w:sz w:val="22"/>
          <w:szCs w:val="22"/>
        </w:rPr>
        <w:t>Introduction</w:t>
      </w:r>
    </w:p>
    <w:p w14:paraId="340DE0A0" w14:textId="77777777" w:rsidR="00B67BCA" w:rsidRDefault="00021B34" w:rsidP="00C723FB">
      <w:pPr>
        <w:spacing w:before="240"/>
        <w:ind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4683C082"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ins w:id="16" w:author="Cheung, Ramsey MD" w:date="2019-05-04T13:03:00Z">
        <w:r w:rsidR="00337DAF">
          <w:rPr>
            <w:rFonts w:ascii="Arial" w:hAnsi="Arial" w:cs="Arial"/>
            <w:sz w:val="22"/>
          </w:rPr>
          <w:t>viru</w:t>
        </w:r>
      </w:ins>
      <w:ins w:id="17" w:author="Cheung, Ramsey MD" w:date="2019-05-04T13:04:00Z">
        <w:r w:rsidR="00337DAF">
          <w:rPr>
            <w:rFonts w:ascii="Arial" w:hAnsi="Arial" w:cs="Arial"/>
            <w:sz w:val="22"/>
          </w:rPr>
          <w:t xml:space="preserve">s </w:t>
        </w:r>
      </w:ins>
      <w:r>
        <w:rPr>
          <w:rFonts w:ascii="Arial" w:hAnsi="Arial" w:cs="Arial"/>
          <w:sz w:val="22"/>
        </w:rPr>
        <w:t xml:space="preserve">(HBV), hepatitis C </w:t>
      </w:r>
      <w:ins w:id="18" w:author="Cheung, Ramsey MD" w:date="2019-05-04T13:04:00Z">
        <w:r w:rsidR="00337DAF">
          <w:rPr>
            <w:rFonts w:ascii="Arial" w:hAnsi="Arial" w:cs="Arial"/>
            <w:sz w:val="22"/>
          </w:rPr>
          <w:t xml:space="preserve">virus </w:t>
        </w:r>
      </w:ins>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ins w:id="19" w:author="Cheung, Ramsey MD" w:date="2019-05-04T13:05:00Z">
        <w:r w:rsidR="00337DAF">
          <w:rPr>
            <w:rFonts w:ascii="Arial" w:hAnsi="Arial" w:cs="Arial"/>
            <w:sz w:val="22"/>
          </w:rPr>
          <w:t>with or without</w:t>
        </w:r>
      </w:ins>
      <w:del w:id="20" w:author="Cheung, Ramsey MD" w:date="2019-05-04T13:05:00Z">
        <w:r w:rsidR="00DF67C0" w:rsidDel="00337DAF">
          <w:rPr>
            <w:rFonts w:ascii="Arial" w:hAnsi="Arial" w:cs="Arial"/>
            <w:sz w:val="22"/>
          </w:rPr>
          <w:delText>and</w:delText>
        </w:r>
      </w:del>
      <w:r w:rsidR="00DF67C0">
        <w:rPr>
          <w:rFonts w:ascii="Arial" w:hAnsi="Arial" w:cs="Arial"/>
          <w:sz w:val="22"/>
        </w:rPr>
        <w:t xml:space="preserve">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 xml:space="preserve">originates from </w:t>
      </w:r>
      <w:commentRangeStart w:id="21"/>
      <w:commentRangeStart w:id="22"/>
      <w:r w:rsidR="0003020A">
        <w:rPr>
          <w:rFonts w:ascii="Arial" w:hAnsi="Arial" w:cs="Arial"/>
          <w:sz w:val="22"/>
        </w:rPr>
        <w:t xml:space="preserve">a composite of </w:t>
      </w:r>
      <w:commentRangeEnd w:id="21"/>
      <w:r w:rsidR="00214189">
        <w:rPr>
          <w:rStyle w:val="CommentReference"/>
        </w:rPr>
        <w:commentReference w:id="21"/>
      </w:r>
      <w:commentRangeEnd w:id="22"/>
      <w:r w:rsidR="00173DA5">
        <w:rPr>
          <w:rStyle w:val="CommentReference"/>
        </w:rPr>
        <w:commentReference w:id="22"/>
      </w:r>
      <w:r w:rsidR="0003020A">
        <w:rPr>
          <w:rFonts w:ascii="Arial" w:hAnsi="Arial" w:cs="Arial"/>
          <w:sz w:val="22"/>
        </w:rPr>
        <w:t>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One of the limitation</w:t>
      </w:r>
      <w:ins w:id="23" w:author="Cheung, Ramsey MD" w:date="2019-05-04T13:08:00Z">
        <w:r w:rsidR="00214189">
          <w:rPr>
            <w:rFonts w:ascii="Arial" w:hAnsi="Arial" w:cs="Arial"/>
            <w:sz w:val="22"/>
          </w:rPr>
          <w:t>s</w:t>
        </w:r>
      </w:ins>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 xml:space="preserve">(20, </w:t>
      </w:r>
      <w:r w:rsidR="00FF7A0A">
        <w:rPr>
          <w:rFonts w:ascii="Arial" w:hAnsi="Arial" w:cs="Arial"/>
          <w:noProof/>
          <w:sz w:val="22"/>
        </w:rPr>
        <w:lastRenderedPageBreak/>
        <w:t>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679972FC"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B4856C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 xml:space="preserve">we conducted a pilot study with </w:t>
      </w:r>
      <w:commentRangeStart w:id="24"/>
      <w:commentRangeStart w:id="25"/>
      <w:r w:rsidR="00C0642D">
        <w:rPr>
          <w:rFonts w:ascii="Arial" w:hAnsi="Arial" w:cs="Arial"/>
          <w:sz w:val="22"/>
        </w:rPr>
        <w:t>5 samples</w:t>
      </w:r>
      <w:commentRangeEnd w:id="24"/>
      <w:r w:rsidR="00214189">
        <w:rPr>
          <w:rStyle w:val="CommentReference"/>
        </w:rPr>
        <w:commentReference w:id="24"/>
      </w:r>
      <w:commentRangeEnd w:id="25"/>
      <w:r w:rsidR="0023349E">
        <w:rPr>
          <w:rStyle w:val="CommentReference"/>
        </w:rPr>
        <w:commentReference w:id="25"/>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26"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27" w:name="OLE_LINK3"/>
      <w:r w:rsidR="000818AC">
        <w:rPr>
          <w:rFonts w:ascii="Arial" w:hAnsi="Arial" w:cs="Arial"/>
          <w:color w:val="000000" w:themeColor="text1"/>
          <w:sz w:val="22"/>
        </w:rPr>
        <w:t xml:space="preserve">. </w:t>
      </w:r>
      <w:bookmarkEnd w:id="26"/>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r w:rsidR="009F5514">
        <w:rPr>
          <w:rFonts w:ascii="Arial" w:hAnsi="Arial" w:cs="Arial"/>
          <w:color w:val="000000" w:themeColor="text1"/>
          <w:sz w:val="22"/>
        </w:rPr>
        <w:t>within each window for</w:t>
      </w:r>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r w:rsidR="007D0BB2">
        <w:rPr>
          <w:rFonts w:ascii="Arial" w:hAnsi="Arial" w:cs="Arial"/>
          <w:color w:val="000000" w:themeColor="text1"/>
          <w:sz w:val="22"/>
        </w:rPr>
        <w:t xml:space="preserve">D4 </w:t>
      </w:r>
      <w:r w:rsidR="00D8087C">
        <w:rPr>
          <w:rFonts w:ascii="Arial" w:hAnsi="Arial" w:cs="Arial"/>
          <w:color w:val="000000" w:themeColor="text1"/>
          <w:sz w:val="22"/>
        </w:rPr>
        <w:t xml:space="preserve">is </w:t>
      </w:r>
      <w:r w:rsidR="00D8087C" w:rsidRPr="00975495">
        <w:rPr>
          <w:rFonts w:ascii="Arial" w:hAnsi="Arial" w:cs="Arial"/>
          <w:color w:val="000000" w:themeColor="text1"/>
          <w:sz w:val="22"/>
          <w:highlight w:val="yellow"/>
        </w:rPr>
        <w:t>less than -0.2 compared to healthy individual</w:t>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r w:rsidR="007D0BB2">
        <w:rPr>
          <w:rFonts w:ascii="Arial" w:hAnsi="Arial" w:cs="Arial"/>
          <w:color w:val="000000" w:themeColor="text1"/>
          <w:sz w:val="22"/>
        </w:rPr>
        <w:t>D4</w:t>
      </w:r>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27"/>
      <w:r w:rsidRPr="00393DBF">
        <w:rPr>
          <w:rFonts w:ascii="Arial" w:hAnsi="Arial" w:cs="Arial"/>
          <w:color w:val="000000" w:themeColor="text1"/>
          <w:sz w:val="22"/>
        </w:rPr>
        <w:t xml:space="preserve"> (</w:t>
      </w:r>
      <w:r w:rsidR="00B07BFE" w:rsidRPr="00975495">
        <w:rPr>
          <w:rFonts w:ascii="Arial" w:hAnsi="Arial" w:cs="Arial"/>
          <w:b/>
          <w:color w:val="000000" w:themeColor="text1"/>
          <w:sz w:val="22"/>
        </w:rPr>
        <w:t xml:space="preserve">Materials and </w:t>
      </w:r>
      <w:r w:rsidRPr="00975495">
        <w:rPr>
          <w:rFonts w:ascii="Arial" w:hAnsi="Arial" w:cs="Arial"/>
          <w:b/>
          <w:color w:val="000000" w:themeColor="text1"/>
          <w:sz w:val="22"/>
        </w:rPr>
        <w:t>Method</w:t>
      </w:r>
      <w:r w:rsidR="00B07BFE" w:rsidRPr="00975495">
        <w:rPr>
          <w:rFonts w:ascii="Arial" w:hAnsi="Arial" w:cs="Arial"/>
          <w:b/>
          <w:color w:val="000000" w:themeColor="text1"/>
          <w:sz w:val="22"/>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28"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28"/>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14F8FA62" w14:textId="5E831184" w:rsidR="003B4898" w:rsidRDefault="00142365">
      <w:pPr>
        <w:pStyle w:val="HTMLPreformatted"/>
        <w:shd w:val="clear" w:color="auto" w:fill="FFFFFF"/>
        <w:wordWrap w:val="0"/>
        <w:spacing w:line="205" w:lineRule="atLeast"/>
        <w:ind w:firstLine="440"/>
        <w:rPr>
          <w:ins w:id="29" w:author="Zhang Haikun" w:date="2019-05-05T16:41:00Z"/>
          <w:rFonts w:ascii="Arial" w:hAnsi="Arial" w:cs="Arial"/>
          <w:color w:val="000000" w:themeColor="text1"/>
          <w:sz w:val="22"/>
        </w:rPr>
        <w:pPrChange w:id="30" w:author="Guo, Shicheng" w:date="2019-05-04T23:40:00Z">
          <w:pPr>
            <w:spacing w:before="240"/>
          </w:pPr>
        </w:pPrChange>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w:t>
      </w:r>
      <w:r w:rsidR="00F52901" w:rsidRPr="00393DBF">
        <w:rPr>
          <w:rFonts w:ascii="Arial" w:hAnsi="Arial" w:cs="Arial"/>
          <w:sz w:val="22"/>
        </w:rPr>
        <w:lastRenderedPageBreak/>
        <w:t>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ins w:id="31" w:author="Cheung, Ramsey MD" w:date="2019-05-04T13:26:00Z">
        <w:r w:rsidR="007D1FC4">
          <w:rPr>
            <w:rFonts w:ascii="Arial" w:hAnsi="Arial" w:cs="Arial"/>
            <w:sz w:val="22"/>
          </w:rPr>
          <w:t xml:space="preserve">, </w:t>
        </w:r>
      </w:ins>
      <w:ins w:id="32" w:author="Cheung, Ramsey MD" w:date="2019-05-04T13:29:00Z">
        <w:r w:rsidR="00F755A2">
          <w:rPr>
            <w:rFonts w:ascii="Arial" w:hAnsi="Arial" w:cs="Arial"/>
            <w:sz w:val="22"/>
          </w:rPr>
          <w:t xml:space="preserve">16 </w:t>
        </w:r>
      </w:ins>
      <w:ins w:id="33" w:author="Cheung, Ramsey MD" w:date="2019-05-04T13:27:00Z">
        <w:r w:rsidR="00F755A2">
          <w:rPr>
            <w:rFonts w:ascii="Arial" w:hAnsi="Arial" w:cs="Arial"/>
            <w:sz w:val="22"/>
          </w:rPr>
          <w:t>were</w:t>
        </w:r>
      </w:ins>
      <w:ins w:id="34" w:author="Cheung, Ramsey MD" w:date="2019-05-04T13:26:00Z">
        <w:r w:rsidR="007D1FC4">
          <w:rPr>
            <w:rFonts w:ascii="Arial" w:hAnsi="Arial" w:cs="Arial"/>
            <w:sz w:val="22"/>
          </w:rPr>
          <w:t xml:space="preserve"> </w:t>
        </w:r>
        <w:r w:rsidR="00F755A2">
          <w:rPr>
            <w:rFonts w:ascii="Arial" w:hAnsi="Arial" w:cs="Arial"/>
            <w:sz w:val="22"/>
          </w:rPr>
          <w:t>HBsAg positive</w:t>
        </w:r>
      </w:ins>
      <w:ins w:id="35" w:author="Cheung, Ramsey MD" w:date="2019-05-04T13:29:00Z">
        <w:r w:rsidR="00F755A2">
          <w:rPr>
            <w:rFonts w:ascii="Arial" w:hAnsi="Arial" w:cs="Arial"/>
            <w:sz w:val="22"/>
          </w:rPr>
          <w:t xml:space="preserve"> and 1 was anti-HBs positive</w:t>
        </w:r>
      </w:ins>
      <w:r w:rsidR="00F52901" w:rsidRPr="00393DBF">
        <w:rPr>
          <w:rFonts w:ascii="Arial" w:hAnsi="Arial" w:cs="Arial"/>
          <w:sz w:val="22"/>
        </w:rPr>
        <w:t>), 17 with hepatitis</w:t>
      </w:r>
      <w:ins w:id="36" w:author="Cheung, Ramsey MD" w:date="2019-05-04T13:16:00Z">
        <w:r w:rsidR="00214189">
          <w:rPr>
            <w:rFonts w:ascii="Arial" w:hAnsi="Arial" w:cs="Arial"/>
            <w:sz w:val="22"/>
          </w:rPr>
          <w:t xml:space="preserve"> B</w:t>
        </w:r>
      </w:ins>
      <w:r w:rsidR="00F52901" w:rsidRPr="00393DBF">
        <w:rPr>
          <w:rFonts w:ascii="Arial" w:hAnsi="Arial" w:cs="Arial"/>
          <w:sz w:val="22"/>
        </w:rPr>
        <w:t>, 17 with cirrhosis</w:t>
      </w:r>
      <w:ins w:id="37" w:author="Cheung, Ramsey MD" w:date="2019-05-04T13:17:00Z">
        <w:r w:rsidR="007D1FC4">
          <w:rPr>
            <w:rFonts w:ascii="Arial" w:hAnsi="Arial" w:cs="Arial"/>
            <w:sz w:val="22"/>
          </w:rPr>
          <w:t xml:space="preserve"> (14 from HBV</w:t>
        </w:r>
      </w:ins>
      <w:ins w:id="38" w:author="Cheung, Ramsey MD" w:date="2019-05-04T13:18:00Z">
        <w:r w:rsidR="007D1FC4">
          <w:rPr>
            <w:rFonts w:ascii="Arial" w:hAnsi="Arial" w:cs="Arial"/>
            <w:sz w:val="22"/>
          </w:rPr>
          <w:t>, 1 from NASH, 1 from alcohol and 1 undetermined</w:t>
        </w:r>
      </w:ins>
      <w:ins w:id="39" w:author="Cheung, Ramsey MD" w:date="2019-05-04T13:17:00Z">
        <w:r w:rsidR="007D1FC4">
          <w:rPr>
            <w:rFonts w:ascii="Arial" w:hAnsi="Arial" w:cs="Arial"/>
            <w:sz w:val="22"/>
          </w:rPr>
          <w:t>)</w:t>
        </w:r>
      </w:ins>
      <w:r w:rsidR="00F52901" w:rsidRPr="00393DBF">
        <w:rPr>
          <w:rFonts w:ascii="Arial" w:hAnsi="Arial" w:cs="Arial"/>
          <w:sz w:val="22"/>
        </w:rPr>
        <w:t xml:space="preserve"> and 3 healthy volunteers (</w:t>
      </w:r>
      <w:r w:rsidR="00F52901" w:rsidRPr="00C32740">
        <w:rPr>
          <w:rFonts w:ascii="Arial" w:hAnsi="Arial" w:cs="Arial"/>
          <w:b/>
          <w:color w:val="44546A" w:themeColor="text2"/>
          <w:sz w:val="22"/>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hAnsi="Arial" w:cs="Arial"/>
          <w:b/>
          <w:color w:val="44546A" w:themeColor="text2"/>
          <w:sz w:val="22"/>
        </w:rPr>
        <w:t>Supplementary Table 3</w:t>
      </w:r>
      <w:r w:rsidR="00F52901" w:rsidRPr="00393DBF">
        <w:rPr>
          <w:rFonts w:ascii="Arial" w:hAnsi="Arial" w:cs="Arial"/>
          <w:color w:val="000000" w:themeColor="text1"/>
          <w:sz w:val="22"/>
        </w:rPr>
        <w:t>).</w:t>
      </w:r>
      <w:ins w:id="40" w:author="Zhang Haikun" w:date="2019-05-05T16:41:00Z">
        <w:r w:rsidR="003B4898" w:rsidRPr="003B4898">
          <w:rPr>
            <w:rFonts w:ascii="Arial" w:hAnsi="Arial" w:cs="Arial"/>
            <w:color w:val="FF0000"/>
            <w:sz w:val="22"/>
          </w:rPr>
          <w:t xml:space="preserve"> </w:t>
        </w:r>
      </w:ins>
      <w:moveToRangeStart w:id="41" w:author="Zhang Haikun" w:date="2019-05-05T16:41:00Z" w:name="move7966877"/>
      <w:moveTo w:id="42" w:author="Zhang Haikun" w:date="2019-05-05T16:41:00Z">
        <w:r w:rsidR="003B4898" w:rsidRPr="00BD3B0C">
          <w:rPr>
            <w:rFonts w:ascii="Arial" w:hAnsi="Arial" w:cs="Arial"/>
            <w:color w:val="FF0000"/>
            <w:sz w:val="22"/>
          </w:rPr>
          <w:t>We conducted a principle component analysis (PCA) analysis to show the data structure of low-pass WGBS dataset in all the samples, we found there are significant separation between advance HCC and other samples (</w:t>
        </w:r>
        <w:r w:rsidR="003B4898" w:rsidRPr="00BD3B0C">
          <w:rPr>
            <w:rFonts w:ascii="Arial" w:hAnsi="Arial" w:cs="Arial"/>
            <w:b/>
            <w:color w:val="FF0000"/>
            <w:sz w:val="22"/>
          </w:rPr>
          <w:t>Figure S3</w:t>
        </w:r>
        <w:r w:rsidR="003B4898" w:rsidRPr="00BD3B0C">
          <w:rPr>
            <w:rFonts w:ascii="Arial" w:hAnsi="Arial" w:cs="Arial"/>
            <w:color w:val="FF0000"/>
            <w:sz w:val="22"/>
          </w:rPr>
          <w:t xml:space="preserve">). </w:t>
        </w:r>
        <w:r w:rsidR="003B4898" w:rsidRPr="00BD3B0C">
          <w:rPr>
            <w:rFonts w:ascii="Arial" w:hAnsi="Arial" w:cs="Arial"/>
            <w:color w:val="FF0000"/>
            <w:sz w:val="22"/>
            <w:bdr w:val="none" w:sz="0" w:space="0" w:color="auto" w:frame="1"/>
          </w:rPr>
          <w:t>In order to evaluate the prediction performance to HCC and non-HCC, we applied five-fold cross-validation wrapped logistic regression and random forest to estimate the prediction accuracy based on low-pass WGBS data. We found in the logistic regression model, the sensitivity, specificity and accuracy in train dataset were 65.0%, 98.7% and 94.2% and, in test dataset, they were 71.2%, 98.0% and 91.4% respectively. We also applied a random forest (RF) algorithm to test the prediction performance of the low-pass WGBD data in classifying HCC from non-HCC samples. The averaged out-of-bag prediction accuracy was found to be 92.16%. We also applied five-fold cross-validation and from 100 random resampling iterations using the RF approach, the average sensitivity, specificity and accuracy in the test dataset were found to be 62.5%, 97.6% and 91.1% respectively.</w:t>
        </w:r>
      </w:moveTo>
      <w:moveToRangeEnd w:id="41"/>
      <w:ins w:id="43" w:author="Guo, Shicheng" w:date="2019-05-20T15:55:00Z">
        <w:r w:rsidR="00E208FE">
          <w:rPr>
            <w:rFonts w:ascii="Arial" w:hAnsi="Arial" w:cs="Arial"/>
            <w:color w:val="FF0000"/>
            <w:sz w:val="22"/>
            <w:bdr w:val="none" w:sz="0" w:space="0" w:color="auto" w:frame="1"/>
          </w:rPr>
          <w:t xml:space="preserve"> We also tried neural network based prediction with top10 features selected by RF in training dataset and we found the prediction is </w:t>
        </w:r>
      </w:ins>
      <w:ins w:id="44" w:author="Guo, Shicheng" w:date="2019-05-20T15:57:00Z">
        <w:r w:rsidR="00E208FE">
          <w:rPr>
            <w:rFonts w:ascii="Arial" w:hAnsi="Arial" w:cs="Arial"/>
            <w:color w:val="FF0000"/>
            <w:sz w:val="22"/>
            <w:bdr w:val="none" w:sz="0" w:space="0" w:color="auto" w:frame="1"/>
          </w:rPr>
          <w:t xml:space="preserve">inspiring (AUC=0.97 in training dataset while </w:t>
        </w:r>
      </w:ins>
      <w:ins w:id="45" w:author="Guo, Shicheng" w:date="2019-05-20T15:58:00Z">
        <w:r w:rsidR="00E208FE">
          <w:rPr>
            <w:rFonts w:ascii="Arial" w:hAnsi="Arial" w:cs="Arial"/>
            <w:color w:val="FF0000"/>
            <w:sz w:val="22"/>
            <w:bdr w:val="none" w:sz="0" w:space="0" w:color="auto" w:frame="1"/>
          </w:rPr>
          <w:t>AUC=0.9</w:t>
        </w:r>
      </w:ins>
      <w:ins w:id="46" w:author="Guo, Shicheng" w:date="2019-05-20T16:30:00Z">
        <w:r w:rsidR="00EA15F7">
          <w:rPr>
            <w:rFonts w:ascii="Arial" w:hAnsi="Arial" w:cs="Arial"/>
            <w:color w:val="FF0000"/>
            <w:sz w:val="22"/>
            <w:bdr w:val="none" w:sz="0" w:space="0" w:color="auto" w:frame="1"/>
          </w:rPr>
          <w:t>0</w:t>
        </w:r>
      </w:ins>
      <w:ins w:id="47" w:author="Guo, Shicheng" w:date="2019-05-20T15:58:00Z">
        <w:r w:rsidR="00E208FE">
          <w:rPr>
            <w:rFonts w:ascii="Arial" w:hAnsi="Arial" w:cs="Arial"/>
            <w:color w:val="FF0000"/>
            <w:sz w:val="22"/>
            <w:bdr w:val="none" w:sz="0" w:space="0" w:color="auto" w:frame="1"/>
          </w:rPr>
          <w:t xml:space="preserve"> in test dataset</w:t>
        </w:r>
      </w:ins>
      <w:ins w:id="48" w:author="Guo, Shicheng" w:date="2019-05-20T15:57:00Z">
        <w:r w:rsidR="00E208FE">
          <w:rPr>
            <w:rFonts w:ascii="Arial" w:hAnsi="Arial" w:cs="Arial"/>
            <w:color w:val="FF0000"/>
            <w:sz w:val="22"/>
            <w:bdr w:val="none" w:sz="0" w:space="0" w:color="auto" w:frame="1"/>
          </w:rPr>
          <w:t>).</w:t>
        </w:r>
      </w:ins>
    </w:p>
    <w:p w14:paraId="4D27BFCD" w14:textId="2699CDD2" w:rsidR="00664D7D" w:rsidRPr="003F4561" w:rsidRDefault="00F52901">
      <w:pPr>
        <w:pStyle w:val="HTMLPreformatted"/>
        <w:shd w:val="clear" w:color="auto" w:fill="FFFFFF"/>
        <w:wordWrap w:val="0"/>
        <w:spacing w:line="205" w:lineRule="atLeast"/>
        <w:ind w:firstLine="440"/>
        <w:rPr>
          <w:rFonts w:ascii="Lucida Console" w:hAnsi="Lucida Console"/>
          <w:color w:val="000000"/>
          <w:rPrChange w:id="49" w:author="Guo, Shicheng" w:date="2019-05-04T23:40:00Z">
            <w:rPr>
              <w:rFonts w:ascii="Arial" w:hAnsi="Arial" w:cs="Arial"/>
              <w:sz w:val="22"/>
            </w:rPr>
          </w:rPrChange>
        </w:rPr>
        <w:pPrChange w:id="50" w:author="Guo, Shicheng" w:date="2019-05-04T23:40:00Z">
          <w:pPr>
            <w:spacing w:before="240"/>
          </w:pPr>
        </w:pPrChange>
      </w:pPr>
      <w:del w:id="51" w:author="Zhang Haikun" w:date="2019-05-05T16:41:00Z">
        <w:r w:rsidRPr="00393DBF" w:rsidDel="003B4898">
          <w:rPr>
            <w:rFonts w:ascii="Arial" w:hAnsi="Arial" w:cs="Arial"/>
            <w:color w:val="000000" w:themeColor="text1"/>
            <w:sz w:val="22"/>
          </w:rPr>
          <w:delText xml:space="preserve"> </w:delText>
        </w:r>
      </w:del>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w:t>
      </w:r>
      <w:r w:rsidR="009655A5" w:rsidRPr="00C723FB">
        <w:rPr>
          <w:rFonts w:ascii="Arial" w:hAnsi="Arial" w:cs="Arial"/>
          <w:b/>
          <w:sz w:val="22"/>
        </w:rPr>
        <w:t xml:space="preserve">Materials and </w:t>
      </w:r>
      <w:r w:rsidRPr="00C723FB">
        <w:rPr>
          <w:rFonts w:ascii="Arial" w:hAnsi="Arial" w:cs="Arial"/>
          <w:b/>
          <w:sz w:val="22"/>
        </w:rPr>
        <w:t>Method</w:t>
      </w:r>
      <w:r w:rsidR="009655A5" w:rsidRPr="00C723FB">
        <w:rPr>
          <w:rFonts w:ascii="Arial" w:hAnsi="Arial" w:cs="Arial"/>
          <w:b/>
          <w:sz w:val="22"/>
        </w:rPr>
        <w:t>s</w:t>
      </w:r>
      <w:r w:rsidRPr="00393DBF">
        <w:rPr>
          <w:rFonts w:ascii="Arial" w:hAnsi="Arial" w:cs="Arial"/>
          <w:sz w:val="22"/>
        </w:rPr>
        <w:t xml:space="preserve">),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hAnsi="Arial" w:cs="Arial"/>
          <w:b/>
          <w:color w:val="44546A" w:themeColor="text2"/>
          <w:sz w:val="22"/>
        </w:rPr>
        <w:t>Fig 2; Supplementary Table 3</w:t>
      </w:r>
      <w:r w:rsidRPr="00393DBF">
        <w:rPr>
          <w:rFonts w:ascii="Arial" w:hAnsi="Arial" w:cs="Arial"/>
          <w:sz w:val="22"/>
        </w:rPr>
        <w:t>).</w:t>
      </w:r>
      <w:r>
        <w:rPr>
          <w:rFonts w:ascii="Arial" w:hAnsi="Arial" w:cs="Arial"/>
          <w:sz w:val="22"/>
        </w:rPr>
        <w:t xml:space="preserve"> </w:t>
      </w:r>
      <w:r w:rsidR="00EA7362">
        <w:rPr>
          <w:rFonts w:ascii="Arial" w:hAnsi="Arial" w:cs="Arial"/>
          <w:sz w:val="22"/>
        </w:rPr>
        <w:t>In h</w:t>
      </w:r>
      <w:r w:rsidRPr="00393DBF">
        <w:rPr>
          <w:rFonts w:ascii="Arial" w:hAnsi="Arial" w:cs="Arial"/>
          <w:sz w:val="22"/>
        </w:rPr>
        <w:t>epatitis and cirrhosis patients</w:t>
      </w:r>
      <w:r w:rsidR="00EA7362">
        <w:rPr>
          <w:rFonts w:ascii="Arial" w:hAnsi="Arial" w:cs="Arial"/>
          <w:sz w:val="22"/>
        </w:rPr>
        <w:t>,</w:t>
      </w:r>
      <w:r w:rsidRPr="00393DBF">
        <w:rPr>
          <w:rFonts w:ascii="Arial" w:hAnsi="Arial" w:cs="Arial"/>
          <w:sz w:val="22"/>
        </w:rPr>
        <w:t xml:space="preserve"> </w:t>
      </w:r>
      <w:r>
        <w:rPr>
          <w:rFonts w:ascii="Arial" w:hAnsi="Arial" w:cs="Arial"/>
          <w:color w:val="000000" w:themeColor="text1"/>
          <w:sz w:val="22"/>
        </w:rPr>
        <w:t>we fou</w:t>
      </w:r>
      <w:r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hAnsi="Arial" w:cs="Arial"/>
          <w:b/>
          <w:color w:val="44546A" w:themeColor="text2"/>
          <w:sz w:val="22"/>
        </w:rPr>
        <w:t>Fig 2A</w:t>
      </w:r>
      <w:r w:rsidRPr="00393DBF">
        <w:rPr>
          <w:rFonts w:ascii="Arial" w:hAnsi="Arial" w:cs="Arial"/>
          <w:sz w:val="22"/>
        </w:rPr>
        <w:t>)</w:t>
      </w:r>
      <w:r w:rsidR="009655A5">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hAnsi="Arial" w:cs="Arial"/>
          <w:b/>
          <w:color w:val="44546A" w:themeColor="text2"/>
          <w:sz w:val="22"/>
        </w:rPr>
        <w:t>Fig 2B; Supplementary Table 3</w:t>
      </w:r>
      <w:r w:rsidRPr="00393DBF">
        <w:rPr>
          <w:rFonts w:ascii="Arial" w:hAnsi="Arial" w:cs="Arial"/>
          <w:color w:val="000000" w:themeColor="text1"/>
          <w:sz w:val="22"/>
        </w:rPr>
        <w:t>)</w:t>
      </w:r>
      <w:r w:rsidR="00EA7362">
        <w:rPr>
          <w:rFonts w:ascii="Arial" w:hAnsi="Arial" w:cs="Arial"/>
          <w:sz w:val="22"/>
        </w:rPr>
        <w:t xml:space="preserve">, which showed that hepatitis and cirrhosis patients </w:t>
      </w:r>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ith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In advanced HCC patients, </w:t>
      </w:r>
      <w:bookmarkStart w:id="52" w:name="OLE_LINK1"/>
      <w:r w:rsidRPr="00393DBF">
        <w:rPr>
          <w:rFonts w:ascii="Arial" w:hAnsi="Arial" w:cs="Arial"/>
          <w:color w:val="000000" w:themeColor="text1"/>
          <w:sz w:val="22"/>
        </w:rPr>
        <w:t>no hyper-</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52"/>
      <w:r w:rsidRPr="00393DBF">
        <w:rPr>
          <w:rFonts w:ascii="Arial" w:hAnsi="Arial" w:cs="Arial"/>
          <w:color w:val="000000" w:themeColor="text1"/>
          <w:sz w:val="22"/>
        </w:rPr>
        <w:t>, and hypo-</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del w:id="53" w:author="Zhang Haikun" w:date="2019-05-05T16:19:00Z">
        <w:r w:rsidRPr="00393DBF" w:rsidDel="002E1ABB">
          <w:rPr>
            <w:rFonts w:ascii="Arial" w:hAnsi="Arial" w:cs="Arial"/>
            <w:color w:val="000000" w:themeColor="text1"/>
            <w:sz w:val="22"/>
          </w:rPr>
          <w:delText>.</w:delText>
        </w:r>
      </w:del>
      <w:r w:rsidRPr="00393DBF">
        <w:rPr>
          <w:rFonts w:ascii="Arial" w:hAnsi="Arial" w:cs="Arial"/>
          <w:color w:val="000000" w:themeColor="text1"/>
          <w:sz w:val="22"/>
        </w:rPr>
        <w:t xml:space="preserve"> (</w:t>
      </w:r>
      <w:r w:rsidRPr="00C32740">
        <w:rPr>
          <w:rFonts w:ascii="Arial" w:hAnsi="Arial" w:cs="Arial"/>
          <w:b/>
          <w:color w:val="44546A" w:themeColor="text2"/>
          <w:sz w:val="22"/>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w:t>
      </w:r>
      <w:r w:rsidR="00700323">
        <w:rPr>
          <w:rFonts w:ascii="Arial" w:hAnsi="Arial" w:cs="Arial"/>
          <w:sz w:val="22"/>
        </w:rPr>
        <w:t>s</w:t>
      </w:r>
      <w:r w:rsidRPr="00393DBF">
        <w:rPr>
          <w:rFonts w:ascii="Arial" w:hAnsi="Arial" w:cs="Arial"/>
          <w:sz w:val="22"/>
        </w:rPr>
        <w:t xml:space="preserve">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 xml:space="preserve">out of </w:t>
      </w:r>
      <w:r w:rsidR="00700323">
        <w:rPr>
          <w:rFonts w:ascii="Arial" w:hAnsi="Arial" w:cs="Arial"/>
          <w:sz w:val="22"/>
        </w:rPr>
        <w:t xml:space="preserve">the </w:t>
      </w:r>
      <w:r w:rsidRPr="00393DBF">
        <w:rPr>
          <w:rFonts w:ascii="Arial" w:hAnsi="Arial" w:cs="Arial"/>
          <w:sz w:val="22"/>
        </w:rPr>
        <w:t xml:space="preserve">nine HCC patients </w:t>
      </w:r>
      <w:r w:rsidR="00700323">
        <w:rPr>
          <w:rFonts w:ascii="Arial" w:hAnsi="Arial" w:cs="Arial"/>
          <w:sz w:val="22"/>
        </w:rPr>
        <w:t>exhibite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w:t>
      </w:r>
      <w:r w:rsidR="00984185">
        <w:rPr>
          <w:rFonts w:ascii="Arial" w:hAnsi="Arial" w:cs="Arial"/>
          <w:sz w:val="22"/>
        </w:rPr>
        <w:t>LMRs</w:t>
      </w:r>
      <w:r w:rsidRPr="00393DBF">
        <w:rPr>
          <w:rFonts w:ascii="Arial" w:hAnsi="Arial" w:cs="Arial"/>
          <w:sz w:val="22"/>
        </w:rPr>
        <w:t xml:space="preserve"> </w:t>
      </w:r>
      <w:r w:rsidR="00700323">
        <w:rPr>
          <w:rFonts w:ascii="Arial" w:hAnsi="Arial" w:cs="Arial"/>
          <w:sz w:val="22"/>
        </w:rPr>
        <w:t xml:space="preserve">after surgery </w:t>
      </w:r>
      <w:r w:rsidRPr="00393DBF">
        <w:rPr>
          <w:rFonts w:ascii="Arial" w:hAnsi="Arial" w:cs="Arial"/>
          <w:sz w:val="22"/>
        </w:rPr>
        <w:t>(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Pr="00C32740">
        <w:rPr>
          <w:rFonts w:ascii="Arial" w:hAnsi="Arial" w:cs="Arial"/>
          <w:b/>
          <w:color w:val="44546A" w:themeColor="text2"/>
          <w:sz w:val="22"/>
        </w:rPr>
        <w:t>B</w:t>
      </w:r>
      <w:r w:rsidRPr="00393DBF">
        <w:rPr>
          <w:rFonts w:ascii="Arial" w:hAnsi="Arial" w:cs="Arial"/>
          <w:sz w:val="22"/>
        </w:rPr>
        <w:t xml:space="preserve">; </w:t>
      </w:r>
      <w:r w:rsidRPr="00C32740">
        <w:rPr>
          <w:rFonts w:ascii="Arial" w:hAnsi="Arial" w:cs="Arial"/>
          <w:b/>
          <w:color w:val="44546A" w:themeColor="text2"/>
          <w:sz w:val="22"/>
        </w:rPr>
        <w:t>Supplementary Table 3</w:t>
      </w:r>
      <w:r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Pr="00984185">
        <w:rPr>
          <w:rFonts w:ascii="Arial" w:hAnsi="Arial" w:cs="Arial"/>
          <w:sz w:val="22"/>
        </w:rPr>
        <w:t>sug</w:t>
      </w:r>
      <w:r>
        <w:rPr>
          <w:rFonts w:ascii="Arial" w:hAnsi="Arial" w:cs="Arial"/>
          <w:sz w:val="22"/>
        </w:rPr>
        <w:t xml:space="preserve">gesting that </w:t>
      </w:r>
      <w:ins w:id="54" w:author="Cheung, Ramsey MD" w:date="2019-05-04T13:22:00Z">
        <w:r w:rsidR="007D1FC4">
          <w:rPr>
            <w:rFonts w:ascii="Arial" w:hAnsi="Arial" w:cs="Arial"/>
            <w:sz w:val="22"/>
          </w:rPr>
          <w:t>there were micro</w:t>
        </w:r>
      </w:ins>
      <w:ins w:id="55" w:author="Cheung, Ramsey MD" w:date="2019-05-04T13:23:00Z">
        <w:r w:rsidR="007D1FC4">
          <w:rPr>
            <w:rFonts w:ascii="Arial" w:hAnsi="Arial" w:cs="Arial"/>
            <w:sz w:val="22"/>
          </w:rPr>
          <w:t>-metastasis</w:t>
        </w:r>
      </w:ins>
      <w:ins w:id="56" w:author="Cheung, Ramsey MD" w:date="2019-05-04T13:22:00Z">
        <w:r w:rsidR="007D1FC4">
          <w:rPr>
            <w:rFonts w:ascii="Arial" w:hAnsi="Arial" w:cs="Arial"/>
            <w:sz w:val="22"/>
          </w:rPr>
          <w:t xml:space="preserve"> with </w:t>
        </w:r>
      </w:ins>
      <w:r w:rsidRPr="00393DBF">
        <w:rPr>
          <w:rFonts w:ascii="Arial" w:hAnsi="Arial" w:cs="Arial"/>
          <w:sz w:val="22"/>
        </w:rPr>
        <w:t xml:space="preserve">tumor </w:t>
      </w:r>
      <w:r>
        <w:rPr>
          <w:rFonts w:ascii="Arial" w:hAnsi="Arial" w:cs="Arial"/>
          <w:sz w:val="22"/>
        </w:rPr>
        <w:t>cells</w:t>
      </w:r>
      <w:del w:id="57" w:author="Cheung, Ramsey MD" w:date="2019-05-04T13:23:00Z">
        <w:r w:rsidDel="007D1FC4">
          <w:rPr>
            <w:rFonts w:ascii="Arial" w:hAnsi="Arial" w:cs="Arial"/>
            <w:sz w:val="22"/>
          </w:rPr>
          <w:delText xml:space="preserve"> remained</w:delText>
        </w:r>
      </w:del>
      <w:r>
        <w:rPr>
          <w:rFonts w:ascii="Arial" w:hAnsi="Arial" w:cs="Arial"/>
          <w:sz w:val="22"/>
        </w:rPr>
        <w:t xml:space="preserve"> in that individual</w:t>
      </w:r>
      <w:r w:rsidR="004E149A">
        <w:rPr>
          <w:rFonts w:ascii="Arial" w:hAnsi="Arial" w:cs="Arial"/>
          <w:sz w:val="22"/>
        </w:rPr>
        <w:t>.</w:t>
      </w:r>
      <w:r>
        <w:rPr>
          <w:rFonts w:ascii="Arial" w:hAnsi="Arial" w:cs="Arial"/>
          <w:sz w:val="22"/>
        </w:rPr>
        <w:t xml:space="preserve"> Our results demonstrate that LMR could serve as a dynamic biomarker reflecting the genome-wide demethylation process from normal tissues to HCC and hence could be used as a measure of </w:t>
      </w:r>
      <w:ins w:id="58" w:author="Cheung, Ramsey MD" w:date="2019-05-04T13:24:00Z">
        <w:r w:rsidR="007D1FC4">
          <w:rPr>
            <w:rFonts w:ascii="Arial" w:hAnsi="Arial" w:cs="Arial"/>
            <w:sz w:val="22"/>
          </w:rPr>
          <w:t xml:space="preserve">response to </w:t>
        </w:r>
      </w:ins>
      <w:r>
        <w:rPr>
          <w:rFonts w:ascii="Arial" w:hAnsi="Arial" w:cs="Arial"/>
          <w:sz w:val="22"/>
        </w:rPr>
        <w:t xml:space="preserve">surgical </w:t>
      </w:r>
      <w:ins w:id="59" w:author="Cheung, Ramsey MD" w:date="2019-05-04T13:24:00Z">
        <w:r w:rsidR="007D1FC4">
          <w:rPr>
            <w:rFonts w:ascii="Arial" w:hAnsi="Arial" w:cs="Arial"/>
            <w:sz w:val="22"/>
          </w:rPr>
          <w:t>resection</w:t>
        </w:r>
      </w:ins>
      <w:del w:id="60" w:author="Cheung, Ramsey MD" w:date="2019-05-04T13:24:00Z">
        <w:r w:rsidDel="007D1FC4">
          <w:rPr>
            <w:rFonts w:ascii="Arial" w:hAnsi="Arial" w:cs="Arial"/>
            <w:sz w:val="22"/>
          </w:rPr>
          <w:delText>efficacy</w:delText>
        </w:r>
      </w:del>
      <w:r>
        <w:rPr>
          <w:rFonts w:ascii="Arial" w:hAnsi="Arial" w:cs="Arial"/>
          <w:sz w:val="22"/>
        </w:rPr>
        <w:t xml:space="preserve">. </w:t>
      </w:r>
      <w:moveFromRangeStart w:id="61" w:author="Zhang Haikun" w:date="2019-05-05T16:41:00Z" w:name="move7966877"/>
      <w:moveFrom w:id="62" w:author="Zhang Haikun" w:date="2019-05-05T16:41:00Z">
        <w:r w:rsidR="00CA0AD1" w:rsidRPr="003B4898" w:rsidDel="003B4898">
          <w:rPr>
            <w:rFonts w:ascii="Arial" w:hAnsi="Arial" w:cs="Arial"/>
            <w:color w:val="FF0000"/>
            <w:sz w:val="22"/>
            <w:rPrChange w:id="63" w:author="Zhang Haikun" w:date="2019-05-05T16:40:00Z">
              <w:rPr>
                <w:rFonts w:ascii="Arial" w:hAnsi="Arial" w:cs="Arial"/>
                <w:sz w:val="22"/>
              </w:rPr>
            </w:rPrChange>
          </w:rPr>
          <w:t xml:space="preserve">We conducted a </w:t>
        </w:r>
        <w:r w:rsidR="00B32686" w:rsidRPr="003B4898" w:rsidDel="003B4898">
          <w:rPr>
            <w:rFonts w:ascii="Arial" w:hAnsi="Arial" w:cs="Arial"/>
            <w:color w:val="FF0000"/>
            <w:sz w:val="22"/>
            <w:rPrChange w:id="64" w:author="Zhang Haikun" w:date="2019-05-05T16:40:00Z">
              <w:rPr>
                <w:rFonts w:ascii="Arial" w:hAnsi="Arial" w:cs="Arial"/>
                <w:sz w:val="22"/>
              </w:rPr>
            </w:rPrChange>
          </w:rPr>
          <w:t>principle component analysis (</w:t>
        </w:r>
        <w:r w:rsidR="00CA0AD1" w:rsidRPr="003B4898" w:rsidDel="003B4898">
          <w:rPr>
            <w:rFonts w:ascii="Arial" w:hAnsi="Arial" w:cs="Arial"/>
            <w:color w:val="FF0000"/>
            <w:sz w:val="22"/>
            <w:rPrChange w:id="65" w:author="Zhang Haikun" w:date="2019-05-05T16:40:00Z">
              <w:rPr>
                <w:rFonts w:ascii="Arial" w:hAnsi="Arial" w:cs="Arial"/>
                <w:sz w:val="22"/>
              </w:rPr>
            </w:rPrChange>
          </w:rPr>
          <w:t>PCA</w:t>
        </w:r>
        <w:r w:rsidR="00B32686" w:rsidRPr="003B4898" w:rsidDel="003B4898">
          <w:rPr>
            <w:rFonts w:ascii="Arial" w:hAnsi="Arial" w:cs="Arial"/>
            <w:color w:val="FF0000"/>
            <w:sz w:val="22"/>
            <w:rPrChange w:id="66" w:author="Zhang Haikun" w:date="2019-05-05T16:40:00Z">
              <w:rPr>
                <w:rFonts w:ascii="Arial" w:hAnsi="Arial" w:cs="Arial"/>
                <w:sz w:val="22"/>
              </w:rPr>
            </w:rPrChange>
          </w:rPr>
          <w:t>)</w:t>
        </w:r>
        <w:r w:rsidR="00CA0AD1" w:rsidRPr="003B4898" w:rsidDel="003B4898">
          <w:rPr>
            <w:rFonts w:ascii="Arial" w:hAnsi="Arial" w:cs="Arial"/>
            <w:color w:val="FF0000"/>
            <w:sz w:val="22"/>
            <w:rPrChange w:id="67" w:author="Zhang Haikun" w:date="2019-05-05T16:40:00Z">
              <w:rPr>
                <w:rFonts w:ascii="Arial" w:hAnsi="Arial" w:cs="Arial"/>
                <w:sz w:val="22"/>
              </w:rPr>
            </w:rPrChange>
          </w:rPr>
          <w:t xml:space="preserve"> analysis to show the data structure of low-pass WGBS dataset in all the samples, we found there are significant separation between advance HCC and other samples (</w:t>
        </w:r>
        <w:r w:rsidR="00CA0AD1" w:rsidRPr="003B4898" w:rsidDel="003B4898">
          <w:rPr>
            <w:rFonts w:ascii="Arial" w:hAnsi="Arial" w:cs="Arial"/>
            <w:b/>
            <w:color w:val="FF0000"/>
            <w:sz w:val="22"/>
            <w:rPrChange w:id="68" w:author="Zhang Haikun" w:date="2019-05-05T16:40:00Z">
              <w:rPr>
                <w:rFonts w:ascii="Arial" w:hAnsi="Arial" w:cs="Arial"/>
                <w:b/>
                <w:sz w:val="22"/>
              </w:rPr>
            </w:rPrChange>
          </w:rPr>
          <w:t>Figure S3</w:t>
        </w:r>
        <w:r w:rsidR="00CA0AD1" w:rsidRPr="003B4898" w:rsidDel="003B4898">
          <w:rPr>
            <w:rFonts w:ascii="Arial" w:hAnsi="Arial" w:cs="Arial"/>
            <w:color w:val="FF0000"/>
            <w:sz w:val="22"/>
            <w:rPrChange w:id="69" w:author="Zhang Haikun" w:date="2019-05-05T16:40:00Z">
              <w:rPr>
                <w:rFonts w:ascii="Arial" w:hAnsi="Arial" w:cs="Arial"/>
                <w:sz w:val="22"/>
              </w:rPr>
            </w:rPrChange>
          </w:rPr>
          <w:t xml:space="preserve">). </w:t>
        </w:r>
        <w:r w:rsidR="004E025C" w:rsidRPr="003B4898" w:rsidDel="003B4898">
          <w:rPr>
            <w:rFonts w:ascii="Arial" w:hAnsi="Arial" w:cs="Arial"/>
            <w:color w:val="FF0000"/>
            <w:sz w:val="22"/>
            <w:bdr w:val="none" w:sz="0" w:space="0" w:color="auto" w:frame="1"/>
            <w:rPrChange w:id="70" w:author="Zhang Haikun" w:date="2019-05-05T16:40:00Z">
              <w:rPr>
                <w:rFonts w:ascii="Arial" w:hAnsi="Arial" w:cs="Arial"/>
                <w:sz w:val="22"/>
                <w:bdr w:val="none" w:sz="0" w:space="0" w:color="auto" w:frame="1"/>
              </w:rPr>
            </w:rPrChange>
          </w:rPr>
          <w:t>In order to evaluate the prediction performance to HCC and non-HCC, we applied five-fold cross-validation wrapped logistic regression and random forest to estimate the prediction accuracy based on low-pass WGBS data. We found in the logistic regression model, the sensitivity, specificity and accuracy in train dataset were 65.0%, 98.7% and 94.2% and, in test dataset, they were 71.2%, 98.0% and 91.4% respectively. W</w:t>
        </w:r>
        <w:r w:rsidR="00664D7D" w:rsidRPr="003B4898" w:rsidDel="003B4898">
          <w:rPr>
            <w:rFonts w:ascii="Arial" w:hAnsi="Arial" w:cs="Arial"/>
            <w:color w:val="FF0000"/>
            <w:sz w:val="22"/>
            <w:bdr w:val="none" w:sz="0" w:space="0" w:color="auto" w:frame="1"/>
            <w:rPrChange w:id="71" w:author="Zhang Haikun" w:date="2019-05-05T16:40:00Z">
              <w:rPr>
                <w:rFonts w:ascii="Arial" w:hAnsi="Arial" w:cs="Arial"/>
                <w:sz w:val="22"/>
                <w:bdr w:val="none" w:sz="0" w:space="0" w:color="auto" w:frame="1"/>
              </w:rPr>
            </w:rPrChange>
          </w:rPr>
          <w:t>e also applied a random forest (RF) algorithm to test the prediction performance of the low-pass WGBD data in classifying HCC from non-HCC samples. The averaged out-of-bag prediction accuracy was found to be 92.16%. We also applied five-fold cross-validation and from 100 random resampling iterations using the RF approach, the average sensitivity, specificity and accuracy in the test dataset were found to be 62.5%, 97.6% and 91.1% respectively</w:t>
        </w:r>
        <w:ins w:id="72" w:author="Guo, Shicheng" w:date="2019-05-04T23:29:00Z">
          <w:r w:rsidR="0042403C" w:rsidRPr="002E1ABB" w:rsidDel="003B4898">
            <w:rPr>
              <w:rFonts w:ascii="Arial" w:hAnsi="Arial" w:cs="Arial"/>
              <w:color w:val="FF0000"/>
              <w:sz w:val="22"/>
              <w:bdr w:val="none" w:sz="0" w:space="0" w:color="auto" w:frame="1"/>
              <w:rPrChange w:id="73" w:author="Zhang Haikun" w:date="2019-05-05T16:18:00Z">
                <w:rPr>
                  <w:rFonts w:ascii="Arial" w:hAnsi="Arial" w:cs="Arial"/>
                  <w:sz w:val="22"/>
                  <w:bdr w:val="none" w:sz="0" w:space="0" w:color="auto" w:frame="1"/>
                </w:rPr>
              </w:rPrChange>
            </w:rPr>
            <w:t>.</w:t>
          </w:r>
          <w:r w:rsidR="0042403C" w:rsidDel="003B4898">
            <w:rPr>
              <w:rFonts w:ascii="Arial" w:hAnsi="Arial" w:cs="Arial"/>
              <w:sz w:val="22"/>
              <w:bdr w:val="none" w:sz="0" w:space="0" w:color="auto" w:frame="1"/>
            </w:rPr>
            <w:t xml:space="preserve"> </w:t>
          </w:r>
        </w:ins>
      </w:moveFrom>
      <w:moveFromRangeEnd w:id="61"/>
      <w:ins w:id="74" w:author="Guo, Shicheng" w:date="2019-05-04T23:36:00Z">
        <w:r w:rsidR="003F4561" w:rsidRPr="003F4561">
          <w:rPr>
            <w:rFonts w:ascii="Arial" w:hAnsi="Arial" w:cs="Arial"/>
            <w:sz w:val="22"/>
            <w:highlight w:val="yellow"/>
            <w:bdr w:val="none" w:sz="0" w:space="0" w:color="auto" w:frame="1"/>
            <w:rPrChange w:id="75" w:author="Guo, Shicheng" w:date="2019-05-04T23:41:00Z">
              <w:rPr>
                <w:rFonts w:ascii="Arial" w:hAnsi="Arial" w:cs="Arial"/>
                <w:sz w:val="22"/>
                <w:bdr w:val="none" w:sz="0" w:space="0" w:color="auto" w:frame="1"/>
              </w:rPr>
            </w:rPrChange>
          </w:rPr>
          <w:t xml:space="preserve">We find a significant negative relationship between AFP and </w:t>
        </w:r>
      </w:ins>
      <w:ins w:id="76" w:author="Guo, Shicheng" w:date="2019-05-04T23:37:00Z">
        <w:r w:rsidR="003F4561" w:rsidRPr="003F4561">
          <w:rPr>
            <w:rFonts w:ascii="Arial" w:hAnsi="Arial" w:cs="Arial"/>
            <w:sz w:val="22"/>
            <w:highlight w:val="yellow"/>
            <w:bdr w:val="none" w:sz="0" w:space="0" w:color="auto" w:frame="1"/>
            <w:rPrChange w:id="77" w:author="Guo, Shicheng" w:date="2019-05-04T23:41:00Z">
              <w:rPr>
                <w:rFonts w:ascii="Arial" w:hAnsi="Arial" w:cs="Arial"/>
                <w:sz w:val="22"/>
                <w:bdr w:val="none" w:sz="0" w:space="0" w:color="auto" w:frame="1"/>
              </w:rPr>
            </w:rPrChange>
          </w:rPr>
          <w:t>low-pass genome-wide DNA methylation level (Spearman’s correlation</w:t>
        </w:r>
      </w:ins>
      <w:ins w:id="78" w:author="Guo, Shicheng" w:date="2019-05-04T23:40:00Z">
        <w:r w:rsidR="003F4561" w:rsidRPr="003F4561">
          <w:rPr>
            <w:rFonts w:ascii="Arial" w:hAnsi="Arial" w:cs="Arial"/>
            <w:sz w:val="22"/>
            <w:highlight w:val="yellow"/>
            <w:bdr w:val="none" w:sz="0" w:space="0" w:color="auto" w:frame="1"/>
            <w:rPrChange w:id="79" w:author="Guo, Shicheng" w:date="2019-05-04T23:41:00Z">
              <w:rPr>
                <w:rFonts w:ascii="Arial" w:hAnsi="Arial" w:cs="Arial"/>
                <w:sz w:val="22"/>
                <w:bdr w:val="none" w:sz="0" w:space="0" w:color="auto" w:frame="1"/>
              </w:rPr>
            </w:rPrChange>
          </w:rPr>
          <w:t xml:space="preserve"> </w:t>
        </w:r>
      </w:ins>
      <w:ins w:id="80" w:author="Guo, Shicheng" w:date="2019-05-20T18:46:00Z">
        <w:r w:rsidR="00B50FFD">
          <w:rPr>
            <w:rFonts w:ascii="Arial" w:hAnsi="Arial" w:cs="Arial"/>
            <w:sz w:val="22"/>
            <w:highlight w:val="yellow"/>
          </w:rPr>
          <w:t>R</w:t>
        </w:r>
      </w:ins>
      <w:ins w:id="81" w:author="Guo, Shicheng" w:date="2019-05-04T23:37:00Z">
        <w:r w:rsidR="003F4561" w:rsidRPr="003F4561">
          <w:rPr>
            <w:rFonts w:ascii="Arial" w:hAnsi="Arial" w:cs="Arial"/>
            <w:sz w:val="22"/>
            <w:highlight w:val="yellow"/>
            <w:bdr w:val="none" w:sz="0" w:space="0" w:color="auto" w:frame="1"/>
            <w:rPrChange w:id="82" w:author="Guo, Shicheng" w:date="2019-05-04T23:41:00Z">
              <w:rPr>
                <w:rFonts w:ascii="Arial" w:hAnsi="Arial" w:cs="Arial"/>
                <w:sz w:val="22"/>
                <w:bdr w:val="none" w:sz="0" w:space="0" w:color="auto" w:frame="1"/>
              </w:rPr>
            </w:rPrChange>
          </w:rPr>
          <w:t>=-0.29, P=</w:t>
        </w:r>
      </w:ins>
      <w:ins w:id="83" w:author="Guo, Shicheng" w:date="2019-05-04T23:40:00Z">
        <w:r w:rsidR="003F4561" w:rsidRPr="003F4561">
          <w:rPr>
            <w:rFonts w:ascii="Arial" w:hAnsi="Arial" w:cs="Arial"/>
            <w:sz w:val="22"/>
            <w:highlight w:val="yellow"/>
            <w:bdr w:val="none" w:sz="0" w:space="0" w:color="auto" w:frame="1"/>
            <w:rPrChange w:id="84" w:author="Guo, Shicheng" w:date="2019-05-04T23:41:00Z">
              <w:rPr>
                <w:rFonts w:ascii="Arial" w:hAnsi="Arial" w:cs="Arial"/>
                <w:sz w:val="22"/>
                <w:bdr w:val="none" w:sz="0" w:space="0" w:color="auto" w:frame="1"/>
              </w:rPr>
            </w:rPrChange>
          </w:rPr>
          <w:t>0.03</w:t>
        </w:r>
      </w:ins>
      <w:ins w:id="85" w:author="Guo, Shicheng" w:date="2019-05-04T23:37:00Z">
        <w:r w:rsidR="003F4561" w:rsidRPr="003F4561">
          <w:rPr>
            <w:rFonts w:ascii="Arial" w:hAnsi="Arial" w:cs="Arial"/>
            <w:sz w:val="22"/>
            <w:highlight w:val="yellow"/>
            <w:bdr w:val="none" w:sz="0" w:space="0" w:color="auto" w:frame="1"/>
            <w:rPrChange w:id="86" w:author="Guo, Shicheng" w:date="2019-05-04T23:41:00Z">
              <w:rPr>
                <w:rFonts w:ascii="Arial" w:hAnsi="Arial" w:cs="Arial"/>
                <w:sz w:val="22"/>
                <w:bdr w:val="none" w:sz="0" w:space="0" w:color="auto" w:frame="1"/>
              </w:rPr>
            </w:rPrChange>
          </w:rPr>
          <w:t xml:space="preserve">). </w:t>
        </w:r>
      </w:ins>
      <w:ins w:id="87" w:author="Guo, Shicheng" w:date="2019-05-04T23:29:00Z">
        <w:r w:rsidR="0042403C" w:rsidRPr="007D456F">
          <w:rPr>
            <w:rFonts w:ascii="Arial" w:hAnsi="Arial" w:cs="Arial"/>
            <w:sz w:val="22"/>
            <w:highlight w:val="yellow"/>
            <w:bdr w:val="none" w:sz="0" w:space="0" w:color="auto" w:frame="1"/>
            <w:rPrChange w:id="88" w:author="Guo, Shicheng" w:date="2019-05-04T23:36:00Z">
              <w:rPr>
                <w:rFonts w:ascii="Arial" w:hAnsi="Arial" w:cs="Arial"/>
                <w:sz w:val="22"/>
                <w:bdr w:val="none" w:sz="0" w:space="0" w:color="auto" w:frame="1"/>
              </w:rPr>
            </w:rPrChange>
          </w:rPr>
          <w:t xml:space="preserve">We also evaluated the diagnostic potential of low-pass WGBS data to HCC and we find </w:t>
        </w:r>
      </w:ins>
      <w:ins w:id="89" w:author="Guo, Shicheng" w:date="2019-05-04T23:30:00Z">
        <w:r w:rsidR="0042403C" w:rsidRPr="007D456F">
          <w:rPr>
            <w:rFonts w:ascii="Arial" w:hAnsi="Arial" w:cs="Arial"/>
            <w:sz w:val="22"/>
            <w:highlight w:val="yellow"/>
            <w:bdr w:val="none" w:sz="0" w:space="0" w:color="auto" w:frame="1"/>
            <w:rPrChange w:id="90" w:author="Guo, Shicheng" w:date="2019-05-04T23:36:00Z">
              <w:rPr>
                <w:rFonts w:ascii="Arial" w:hAnsi="Arial" w:cs="Arial"/>
                <w:sz w:val="22"/>
                <w:bdr w:val="none" w:sz="0" w:space="0" w:color="auto" w:frame="1"/>
              </w:rPr>
            </w:rPrChange>
          </w:rPr>
          <w:t>low-pass genome-wide DNA methylation levels shown better diagnosis performance than AFP</w:t>
        </w:r>
      </w:ins>
      <w:ins w:id="91" w:author="Guo, Shicheng" w:date="2019-05-04T23:31:00Z">
        <w:r w:rsidR="0042403C" w:rsidRPr="007D456F">
          <w:rPr>
            <w:rFonts w:ascii="Arial" w:hAnsi="Arial" w:cs="Arial"/>
            <w:sz w:val="22"/>
            <w:highlight w:val="yellow"/>
            <w:bdr w:val="none" w:sz="0" w:space="0" w:color="auto" w:frame="1"/>
            <w:rPrChange w:id="92" w:author="Guo, Shicheng" w:date="2019-05-04T23:36:00Z">
              <w:rPr>
                <w:rFonts w:ascii="Arial" w:hAnsi="Arial" w:cs="Arial"/>
                <w:sz w:val="22"/>
                <w:bdr w:val="none" w:sz="0" w:space="0" w:color="auto" w:frame="1"/>
              </w:rPr>
            </w:rPrChange>
          </w:rPr>
          <w:t xml:space="preserve"> (AUC= </w:t>
        </w:r>
      </w:ins>
      <w:ins w:id="93" w:author="Guo, Shicheng" w:date="2019-05-04T23:34:00Z">
        <w:r w:rsidR="0042403C" w:rsidRPr="007D456F">
          <w:rPr>
            <w:rFonts w:ascii="Arial" w:hAnsi="Arial" w:cs="Arial"/>
            <w:sz w:val="22"/>
            <w:highlight w:val="yellow"/>
            <w:bdr w:val="none" w:sz="0" w:space="0" w:color="auto" w:frame="1"/>
            <w:rPrChange w:id="94" w:author="Guo, Shicheng" w:date="2019-05-04T23:36:00Z">
              <w:rPr>
                <w:rFonts w:ascii="Arial" w:hAnsi="Arial" w:cs="Arial"/>
                <w:sz w:val="22"/>
                <w:bdr w:val="none" w:sz="0" w:space="0" w:color="auto" w:frame="1"/>
              </w:rPr>
            </w:rPrChange>
          </w:rPr>
          <w:t xml:space="preserve">0.94 </w:t>
        </w:r>
      </w:ins>
      <w:ins w:id="95" w:author="Guo, Shicheng" w:date="2019-05-04T23:32:00Z">
        <w:r w:rsidR="0042403C" w:rsidRPr="007D456F">
          <w:rPr>
            <w:rFonts w:ascii="Arial" w:hAnsi="Arial" w:cs="Arial"/>
            <w:sz w:val="22"/>
            <w:highlight w:val="yellow"/>
            <w:bdr w:val="none" w:sz="0" w:space="0" w:color="auto" w:frame="1"/>
            <w:rPrChange w:id="96" w:author="Guo, Shicheng" w:date="2019-05-04T23:36:00Z">
              <w:rPr>
                <w:rFonts w:ascii="Arial" w:hAnsi="Arial" w:cs="Arial"/>
                <w:sz w:val="22"/>
                <w:bdr w:val="none" w:sz="0" w:space="0" w:color="auto" w:frame="1"/>
              </w:rPr>
            </w:rPrChange>
          </w:rPr>
          <w:t xml:space="preserve">vs </w:t>
        </w:r>
      </w:ins>
      <w:ins w:id="97" w:author="Guo, Shicheng" w:date="2019-05-04T23:34:00Z">
        <w:r w:rsidR="0042403C" w:rsidRPr="007D456F">
          <w:rPr>
            <w:rFonts w:ascii="Arial" w:hAnsi="Arial" w:cs="Arial"/>
            <w:sz w:val="22"/>
            <w:highlight w:val="yellow"/>
            <w:bdr w:val="none" w:sz="0" w:space="0" w:color="auto" w:frame="1"/>
            <w:rPrChange w:id="98" w:author="Guo, Shicheng" w:date="2019-05-04T23:36:00Z">
              <w:rPr>
                <w:rFonts w:ascii="Arial" w:hAnsi="Arial" w:cs="Arial"/>
                <w:sz w:val="22"/>
                <w:bdr w:val="none" w:sz="0" w:space="0" w:color="auto" w:frame="1"/>
              </w:rPr>
            </w:rPrChange>
          </w:rPr>
          <w:t>0.76</w:t>
        </w:r>
      </w:ins>
      <w:ins w:id="99" w:author="Guo, Shicheng" w:date="2019-05-04T23:31:00Z">
        <w:r w:rsidR="0042403C" w:rsidRPr="007D456F">
          <w:rPr>
            <w:rFonts w:ascii="Arial" w:hAnsi="Arial" w:cs="Arial"/>
            <w:sz w:val="22"/>
            <w:highlight w:val="yellow"/>
            <w:bdr w:val="none" w:sz="0" w:space="0" w:color="auto" w:frame="1"/>
            <w:rPrChange w:id="100" w:author="Guo, Shicheng" w:date="2019-05-04T23:36:00Z">
              <w:rPr>
                <w:rFonts w:ascii="Arial" w:hAnsi="Arial" w:cs="Arial"/>
                <w:sz w:val="22"/>
                <w:bdr w:val="none" w:sz="0" w:space="0" w:color="auto" w:frame="1"/>
              </w:rPr>
            </w:rPrChange>
          </w:rPr>
          <w:t>)</w:t>
        </w:r>
      </w:ins>
      <w:ins w:id="101" w:author="Guo, Shicheng" w:date="2019-05-04T23:30:00Z">
        <w:r w:rsidR="0042403C" w:rsidRPr="007D456F">
          <w:rPr>
            <w:rFonts w:ascii="Arial" w:hAnsi="Arial" w:cs="Arial"/>
            <w:sz w:val="22"/>
            <w:highlight w:val="yellow"/>
            <w:bdr w:val="none" w:sz="0" w:space="0" w:color="auto" w:frame="1"/>
            <w:rPrChange w:id="102" w:author="Guo, Shicheng" w:date="2019-05-04T23:36:00Z">
              <w:rPr>
                <w:rFonts w:ascii="Arial" w:hAnsi="Arial" w:cs="Arial"/>
                <w:sz w:val="22"/>
                <w:bdr w:val="none" w:sz="0" w:space="0" w:color="auto" w:frame="1"/>
              </w:rPr>
            </w:rPrChange>
          </w:rPr>
          <w:t xml:space="preserve"> and the</w:t>
        </w:r>
      </w:ins>
      <w:ins w:id="103" w:author="Guo, Shicheng" w:date="2019-05-04T23:35:00Z">
        <w:r w:rsidR="007D456F" w:rsidRPr="007D456F">
          <w:rPr>
            <w:rFonts w:ascii="Arial" w:hAnsi="Arial" w:cs="Arial"/>
            <w:sz w:val="22"/>
            <w:highlight w:val="yellow"/>
            <w:bdr w:val="none" w:sz="0" w:space="0" w:color="auto" w:frame="1"/>
            <w:rPrChange w:id="104" w:author="Guo, Shicheng" w:date="2019-05-04T23:36:00Z">
              <w:rPr>
                <w:rFonts w:ascii="Arial" w:hAnsi="Arial" w:cs="Arial"/>
                <w:sz w:val="22"/>
                <w:bdr w:val="none" w:sz="0" w:space="0" w:color="auto" w:frame="1"/>
              </w:rPr>
            </w:rPrChange>
          </w:rPr>
          <w:t xml:space="preserve"> full prediction model based on AFP and WGBS come up to 0.95</w:t>
        </w:r>
      </w:ins>
      <w:ins w:id="105" w:author="Guo, Shicheng" w:date="2019-05-04T23:30:00Z">
        <w:r w:rsidR="0042403C" w:rsidRPr="007D456F">
          <w:rPr>
            <w:rFonts w:ascii="Arial" w:hAnsi="Arial" w:cs="Arial"/>
            <w:sz w:val="22"/>
            <w:highlight w:val="yellow"/>
            <w:bdr w:val="none" w:sz="0" w:space="0" w:color="auto" w:frame="1"/>
            <w:rPrChange w:id="106" w:author="Guo, Shicheng" w:date="2019-05-04T23:36:00Z">
              <w:rPr>
                <w:rFonts w:ascii="Arial" w:hAnsi="Arial" w:cs="Arial"/>
                <w:sz w:val="22"/>
                <w:bdr w:val="none" w:sz="0" w:space="0" w:color="auto" w:frame="1"/>
              </w:rPr>
            </w:rPrChange>
          </w:rPr>
          <w:t xml:space="preserve"> (</w:t>
        </w:r>
      </w:ins>
      <w:ins w:id="107" w:author="Guo, Shicheng" w:date="2019-05-04T23:34:00Z">
        <w:r w:rsidR="0042403C" w:rsidRPr="003F4561">
          <w:rPr>
            <w:rFonts w:ascii="Arial" w:hAnsi="Arial" w:cs="Arial"/>
            <w:sz w:val="22"/>
            <w:highlight w:val="yellow"/>
            <w:bdr w:val="none" w:sz="0" w:space="0" w:color="auto" w:frame="1"/>
            <w:rPrChange w:id="108" w:author="Guo, Shicheng" w:date="2019-05-04T23:41:00Z">
              <w:rPr>
                <w:rFonts w:ascii="Arial" w:hAnsi="Arial" w:cs="Arial"/>
                <w:sz w:val="22"/>
                <w:bdr w:val="none" w:sz="0" w:space="0" w:color="auto" w:frame="1"/>
              </w:rPr>
            </w:rPrChange>
          </w:rPr>
          <w:t>Figure S4</w:t>
        </w:r>
      </w:ins>
      <w:ins w:id="109" w:author="Guo, Shicheng" w:date="2019-05-04T23:30:00Z">
        <w:r w:rsidR="0042403C" w:rsidRPr="007D456F">
          <w:rPr>
            <w:rFonts w:ascii="Arial" w:hAnsi="Arial" w:cs="Arial"/>
            <w:sz w:val="22"/>
            <w:highlight w:val="yellow"/>
            <w:bdr w:val="none" w:sz="0" w:space="0" w:color="auto" w:frame="1"/>
            <w:rPrChange w:id="110" w:author="Guo, Shicheng" w:date="2019-05-04T23:36:00Z">
              <w:rPr>
                <w:rFonts w:ascii="Arial" w:hAnsi="Arial" w:cs="Arial"/>
                <w:sz w:val="22"/>
                <w:bdr w:val="none" w:sz="0" w:space="0" w:color="auto" w:frame="1"/>
              </w:rPr>
            </w:rPrChange>
          </w:rPr>
          <w:t>)</w:t>
        </w:r>
        <w:r w:rsidR="0042403C" w:rsidRPr="003F4561">
          <w:rPr>
            <w:rFonts w:ascii="Arial" w:hAnsi="Arial" w:cs="Arial"/>
            <w:sz w:val="22"/>
            <w:highlight w:val="yellow"/>
            <w:bdr w:val="none" w:sz="0" w:space="0" w:color="auto" w:frame="1"/>
            <w:rPrChange w:id="111" w:author="Guo, Shicheng" w:date="2019-05-04T23:41:00Z">
              <w:rPr>
                <w:rFonts w:ascii="Arial" w:hAnsi="Arial" w:cs="Arial"/>
                <w:sz w:val="22"/>
                <w:bdr w:val="none" w:sz="0" w:space="0" w:color="auto" w:frame="1"/>
              </w:rPr>
            </w:rPrChange>
          </w:rPr>
          <w:t xml:space="preserve"> </w:t>
        </w:r>
      </w:ins>
      <w:del w:id="112" w:author="Guo, Shicheng" w:date="2019-05-04T23:29:00Z">
        <w:r w:rsidR="00664D7D" w:rsidRPr="00C723FB" w:rsidDel="0042403C">
          <w:rPr>
            <w:rFonts w:ascii="Arial" w:hAnsi="Arial" w:cs="Arial"/>
            <w:sz w:val="22"/>
            <w:bdr w:val="none" w:sz="0" w:space="0" w:color="auto" w:frame="1"/>
          </w:rPr>
          <w:delText>.</w:delText>
        </w:r>
        <w:r w:rsidR="003B565E" w:rsidRPr="00C723FB" w:rsidDel="0042403C">
          <w:rPr>
            <w:rFonts w:ascii="Arial" w:hAnsi="Arial" w:cs="Arial"/>
            <w:sz w:val="22"/>
            <w:bdr w:val="none" w:sz="0" w:space="0" w:color="auto" w:frame="1"/>
          </w:rPr>
          <w:delText xml:space="preserve"> </w:delText>
        </w:r>
      </w:del>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096FDFDB"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 Among those, 23 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w:t>
      </w:r>
      <w:r w:rsidRPr="00393DBF">
        <w:rPr>
          <w:rFonts w:ascii="Arial" w:hAnsi="Arial" w:cs="Arial"/>
          <w:color w:val="000000" w:themeColor="text1"/>
          <w:sz w:val="22"/>
        </w:rPr>
        <w:lastRenderedPageBreak/>
        <w:t xml:space="preserve">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3D70EF">
        <w:rPr>
          <w:rFonts w:ascii="Arial" w:eastAsia="Times New Roman" w:hAnsi="Arial" w:cs="Arial"/>
          <w:b/>
          <w:color w:val="44546A" w:themeColor="text2"/>
          <w:kern w:val="0"/>
          <w:sz w:val="22"/>
          <w:lang w:eastAsia="en-US"/>
        </w:rPr>
        <w:t>4</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5FFAF1BA" w:rsidR="00F52901" w:rsidRPr="00393DBF" w:rsidRDefault="00BB4939" w:rsidP="00F52901">
      <w:pPr>
        <w:spacing w:before="240"/>
        <w:ind w:firstLineChars="150" w:firstLine="330"/>
        <w:rPr>
          <w:rFonts w:ascii="Arial" w:hAnsi="Arial" w:cs="Arial"/>
          <w:sz w:val="22"/>
        </w:rPr>
      </w:pPr>
      <w:r>
        <w:rPr>
          <w:rFonts w:ascii="Arial" w:hAnsi="Arial" w:cs="Arial"/>
          <w:sz w:val="22"/>
        </w:rPr>
        <w:t>The genomic annotation distribution</w:t>
      </w:r>
      <w:r w:rsidR="00F52901" w:rsidRPr="00393DBF">
        <w:rPr>
          <w:rFonts w:ascii="Arial" w:hAnsi="Arial" w:cs="Arial"/>
          <w:sz w:val="22"/>
        </w:rPr>
        <w:t xml:space="preserve"> of CpGs illustrated that they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region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 xml:space="preserve">), and CpGs in repeat regions had much higher sequencing depth in 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5</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DE5598">
        <w:rPr>
          <w:rFonts w:ascii="Arial" w:hAnsi="Arial" w:cs="Arial"/>
          <w:sz w:val="22"/>
        </w:rPr>
        <w:t xml:space="preserve">over 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feature of HBV integration sites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subsequently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6C6E93">
        <w:rPr>
          <w:rFonts w:ascii="Arial" w:hAnsi="Arial" w:cs="Arial"/>
          <w:noProof/>
          <w:sz w:val="22"/>
        </w:rPr>
        <w:t>(26, 29-34)</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HBV integration sites, including two in</w:t>
      </w:r>
      <w:r w:rsidR="00F52901" w:rsidRPr="00393DBF">
        <w:rPr>
          <w:rFonts w:ascii="Arial" w:hAnsi="Arial" w:cs="Arial"/>
          <w:i/>
          <w:sz w:val="22"/>
        </w:rPr>
        <w:t xml:space="preserve"> SENP5 </w:t>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6E095D48" w:rsidR="00B03883" w:rsidRDefault="00F52901">
      <w:pPr>
        <w:spacing w:before="240"/>
        <w:ind w:firstLineChars="200" w:firstLine="440"/>
        <w:rPr>
          <w:rFonts w:ascii="Arial" w:hAnsi="Arial" w:cs="Arial"/>
          <w:color w:val="000000" w:themeColor="text1"/>
          <w:sz w:val="22"/>
        </w:rPr>
        <w:pPrChange w:id="113" w:author="Zhang Haikun" w:date="2019-05-05T16:19:00Z">
          <w:pPr>
            <w:spacing w:before="240"/>
          </w:pPr>
        </w:pPrChange>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114"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114"/>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76320B">
        <w:rPr>
          <w:rFonts w:ascii="Arial" w:eastAsia="Times New Roman" w:hAnsi="Arial" w:cs="Arial"/>
          <w:b/>
          <w:color w:val="44546A" w:themeColor="text2"/>
          <w:kern w:val="0"/>
          <w:sz w:val="22"/>
          <w:lang w:eastAsia="en-US"/>
        </w:rPr>
        <w:t>6</w:t>
      </w:r>
      <w:r w:rsidR="0050560A">
        <w:rPr>
          <w:rFonts w:ascii="Arial" w:hAnsi="Arial" w:cs="Arial"/>
          <w:color w:val="000000" w:themeColor="text1"/>
          <w:sz w:val="22"/>
        </w:rPr>
        <w:t>)</w:t>
      </w:r>
      <w:r w:rsidR="00F37B64">
        <w:rPr>
          <w:rFonts w:ascii="Arial" w:hAnsi="Arial" w:cs="Arial"/>
          <w:color w:val="000000" w:themeColor="text1"/>
          <w:sz w:val="22"/>
        </w:rPr>
        <w:t>.</w:t>
      </w:r>
    </w:p>
    <w:p w14:paraId="1FBB45E8" w14:textId="5CE689C6" w:rsidR="00F755A2" w:rsidDel="00A208D7" w:rsidRDefault="00F3686F" w:rsidP="00E72E86">
      <w:pPr>
        <w:pStyle w:val="HTMLPreformatted"/>
        <w:shd w:val="clear" w:color="auto" w:fill="FFFFFF"/>
        <w:wordWrap w:val="0"/>
        <w:spacing w:line="205" w:lineRule="atLeast"/>
        <w:ind w:firstLine="440"/>
        <w:rPr>
          <w:ins w:id="115" w:author="Cheung, Ramsey MD" w:date="2019-05-04T13:31:00Z"/>
          <w:del w:id="116" w:author="Zhang Haikun" w:date="2019-05-05T16:20:00Z"/>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del w:id="117" w:author="Zhang Haikun" w:date="2019-05-05T17:19:00Z">
        <w:r w:rsidR="007C1560" w:rsidRPr="00B5240C" w:rsidDel="009A6A20">
          <w:rPr>
            <w:rFonts w:ascii="Arial" w:hAnsi="Arial" w:cs="Arial"/>
            <w:color w:val="FF0000"/>
            <w:sz w:val="22"/>
            <w:highlight w:val="yellow"/>
            <w:rPrChange w:id="118" w:author="Guo, Shicheng" w:date="2019-05-20T18:42:00Z">
              <w:rPr>
                <w:rFonts w:ascii="Arial" w:hAnsi="Arial" w:cs="Arial"/>
                <w:color w:val="000000" w:themeColor="text1"/>
                <w:sz w:val="22"/>
              </w:rPr>
            </w:rPrChange>
          </w:rPr>
          <w:delText>logistic</w:delText>
        </w:r>
        <w:r w:rsidR="007C1560" w:rsidRPr="00B5240C" w:rsidDel="009A6A20">
          <w:rPr>
            <w:rFonts w:ascii="Arial" w:hAnsi="Arial" w:cs="Arial"/>
            <w:color w:val="FF0000"/>
            <w:sz w:val="22"/>
            <w:rPrChange w:id="119" w:author="Guo, Shicheng" w:date="2019-05-20T18:42:00Z">
              <w:rPr>
                <w:rFonts w:ascii="Arial" w:hAnsi="Arial" w:cs="Arial"/>
                <w:color w:val="000000" w:themeColor="text1"/>
                <w:sz w:val="22"/>
              </w:rPr>
            </w:rPrChange>
          </w:rPr>
          <w:delText xml:space="preserve"> </w:delText>
        </w:r>
      </w:del>
      <w:ins w:id="120" w:author="Zhang Haikun" w:date="2019-05-05T17:19:00Z">
        <w:r w:rsidR="009A6A20" w:rsidRPr="00B5240C">
          <w:rPr>
            <w:rFonts w:ascii="Arial" w:hAnsi="Arial" w:cs="Arial"/>
            <w:color w:val="FF0000"/>
            <w:sz w:val="22"/>
            <w:highlight w:val="yellow"/>
            <w:rPrChange w:id="121" w:author="Guo, Shicheng" w:date="2019-05-20T18:42:00Z">
              <w:rPr>
                <w:rFonts w:ascii="Arial" w:hAnsi="Arial" w:cs="Arial"/>
                <w:color w:val="000000" w:themeColor="text1"/>
                <w:sz w:val="22"/>
              </w:rPr>
            </w:rPrChange>
          </w:rPr>
          <w:t>l</w:t>
        </w:r>
        <w:r w:rsidR="009A6A20" w:rsidRPr="00B5240C">
          <w:rPr>
            <w:rFonts w:ascii="Arial" w:hAnsi="Arial" w:cs="Arial"/>
            <w:color w:val="FF0000"/>
            <w:sz w:val="22"/>
            <w:rPrChange w:id="122" w:author="Guo, Shicheng" w:date="2019-05-20T18:42:00Z">
              <w:rPr>
                <w:rFonts w:ascii="Arial" w:hAnsi="Arial" w:cs="Arial"/>
                <w:color w:val="000000" w:themeColor="text1"/>
                <w:sz w:val="22"/>
              </w:rPr>
            </w:rPrChange>
          </w:rPr>
          <w:t xml:space="preserve">inear </w:t>
        </w:r>
      </w:ins>
      <w:r w:rsidR="006A37B9" w:rsidRPr="00B5240C">
        <w:rPr>
          <w:rFonts w:ascii="Arial" w:hAnsi="Arial" w:cs="Arial"/>
          <w:color w:val="FF0000"/>
          <w:sz w:val="22"/>
          <w:rPrChange w:id="123" w:author="Guo, Shicheng" w:date="2019-05-20T18:42:00Z">
            <w:rPr>
              <w:rFonts w:ascii="Arial" w:hAnsi="Arial" w:cs="Arial"/>
              <w:color w:val="000000" w:themeColor="text1"/>
              <w:sz w:val="22"/>
            </w:rPr>
          </w:rPrChange>
        </w:rPr>
        <w:t>regression</w:t>
      </w:r>
      <w:r w:rsidR="002D0B8F" w:rsidRPr="00B5240C">
        <w:rPr>
          <w:rFonts w:ascii="Arial" w:hAnsi="Arial" w:cs="Arial"/>
          <w:color w:val="FF0000"/>
          <w:sz w:val="22"/>
          <w:rPrChange w:id="124" w:author="Guo, Shicheng" w:date="2019-05-20T18:42:00Z">
            <w:rPr>
              <w:rFonts w:ascii="Arial" w:hAnsi="Arial" w:cs="Arial"/>
              <w:color w:val="000000" w:themeColor="text1"/>
              <w:sz w:val="22"/>
            </w:rPr>
          </w:rPrChange>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 xml:space="preserve">d for 37 individuals </w:t>
      </w:r>
    </w:p>
    <w:p w14:paraId="212CD4BF" w14:textId="35D98096" w:rsidR="00F755A2" w:rsidDel="00A208D7" w:rsidRDefault="00F37B64">
      <w:pPr>
        <w:pStyle w:val="HTMLPreformatted"/>
        <w:shd w:val="clear" w:color="auto" w:fill="FFFFFF"/>
        <w:wordWrap w:val="0"/>
        <w:spacing w:line="205" w:lineRule="atLeast"/>
        <w:ind w:firstLine="440"/>
        <w:rPr>
          <w:ins w:id="125" w:author="Cheung, Ramsey MD" w:date="2019-05-04T13:33:00Z"/>
          <w:del w:id="126" w:author="Zhang Haikun" w:date="2019-05-05T16:23:00Z"/>
          <w:rFonts w:ascii="Arial" w:hAnsi="Arial" w:cs="Arial"/>
          <w:sz w:val="22"/>
        </w:rPr>
        <w:pPrChange w:id="127" w:author="Zhang Haikun" w:date="2019-05-05T16:20:00Z">
          <w:pPr>
            <w:pStyle w:val="HTMLPreformatted"/>
            <w:shd w:val="clear" w:color="auto" w:fill="FFFFFF"/>
            <w:wordWrap w:val="0"/>
            <w:spacing w:line="205" w:lineRule="atLeast"/>
          </w:pPr>
        </w:pPrChange>
      </w:pPr>
      <w:r>
        <w:rPr>
          <w:rFonts w:ascii="Arial" w:hAnsi="Arial" w:cs="Arial"/>
          <w:color w:val="000000" w:themeColor="text1"/>
          <w:sz w:val="22"/>
        </w:rPr>
        <w:t>wit</w:t>
      </w:r>
      <w:ins w:id="128" w:author="Cheung, Ramsey MD" w:date="2019-05-04T13:31:00Z">
        <w:r w:rsidR="00F755A2">
          <w:rPr>
            <w:rFonts w:ascii="Arial" w:hAnsi="Arial" w:cs="Arial"/>
            <w:color w:val="000000" w:themeColor="text1"/>
            <w:sz w:val="22"/>
          </w:rPr>
          <w:t>h</w:t>
        </w:r>
      </w:ins>
      <w:del w:id="129" w:author="Cheung, Ramsey MD" w:date="2019-05-04T13:30:00Z">
        <w:r w:rsidDel="00F755A2">
          <w:rPr>
            <w:rFonts w:ascii="Arial" w:hAnsi="Arial" w:cs="Arial"/>
            <w:color w:val="000000" w:themeColor="text1"/>
            <w:sz w:val="22"/>
          </w:rPr>
          <w:delText>h</w:delText>
        </w:r>
      </w:del>
      <w:ins w:id="130" w:author="Cheung, Ramsey MD" w:date="2019-05-04T13:30:00Z">
        <w:r w:rsidR="00F755A2">
          <w:rPr>
            <w:rFonts w:ascii="Arial" w:hAnsi="Arial" w:cs="Arial"/>
            <w:color w:val="000000" w:themeColor="text1"/>
            <w:sz w:val="22"/>
          </w:rPr>
          <w:t>o</w:t>
        </w:r>
      </w:ins>
      <w:del w:id="131" w:author="Cheung, Ramsey MD" w:date="2019-05-04T13:30:00Z">
        <w:r w:rsidDel="00F755A2">
          <w:rPr>
            <w:rFonts w:ascii="Arial" w:hAnsi="Arial" w:cs="Arial"/>
            <w:color w:val="000000" w:themeColor="text1"/>
            <w:sz w:val="22"/>
          </w:rPr>
          <w:delText>o</w:delText>
        </w:r>
      </w:del>
      <w:r>
        <w:rPr>
          <w:rFonts w:ascii="Arial" w:hAnsi="Arial" w:cs="Arial"/>
          <w:color w:val="000000" w:themeColor="text1"/>
          <w:sz w:val="22"/>
        </w:rPr>
        <w:t>ut HCC (</w:t>
      </w:r>
      <w:r w:rsidRPr="00393DBF">
        <w:rPr>
          <w:rFonts w:ascii="Arial" w:hAnsi="Arial" w:cs="Arial"/>
          <w:sz w:val="22"/>
        </w:rPr>
        <w:t>3 healthy</w:t>
      </w:r>
      <w:r>
        <w:rPr>
          <w:rFonts w:ascii="Arial" w:hAnsi="Arial" w:cs="Arial"/>
          <w:sz w:val="22"/>
        </w:rPr>
        <w:t xml:space="preserve"> individuals,</w:t>
      </w:r>
      <w:r w:rsidRPr="00393DBF">
        <w:rPr>
          <w:rFonts w:ascii="Arial" w:hAnsi="Arial" w:cs="Arial"/>
          <w:sz w:val="22"/>
        </w:rPr>
        <w:t xml:space="preserve"> </w:t>
      </w:r>
      <w:r>
        <w:rPr>
          <w:rFonts w:ascii="Arial" w:hAnsi="Arial" w:cs="Arial"/>
          <w:sz w:val="22"/>
        </w:rPr>
        <w:t>17 patients with hepatitis and</w:t>
      </w:r>
      <w:r w:rsidRPr="00393DBF">
        <w:rPr>
          <w:rFonts w:ascii="Arial" w:hAnsi="Arial" w:cs="Arial"/>
          <w:sz w:val="22"/>
        </w:rPr>
        <w:t xml:space="preserve"> 17</w:t>
      </w:r>
      <w:r>
        <w:rPr>
          <w:rFonts w:ascii="Arial" w:hAnsi="Arial" w:cs="Arial"/>
          <w:sz w:val="22"/>
        </w:rPr>
        <w:t xml:space="preserve"> patients</w:t>
      </w:r>
      <w:r w:rsidRPr="00393DBF">
        <w:rPr>
          <w:rFonts w:ascii="Arial" w:hAnsi="Arial" w:cs="Arial"/>
          <w:sz w:val="22"/>
        </w:rPr>
        <w:t xml:space="preserve"> with cirrh</w:t>
      </w:r>
      <w:r>
        <w:rPr>
          <w:rFonts w:ascii="Arial" w:hAnsi="Arial" w:cs="Arial"/>
          <w:sz w:val="22"/>
        </w:rPr>
        <w:t>osis</w:t>
      </w:r>
      <w:r>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and the area under the </w:t>
      </w:r>
      <w:ins w:id="132" w:author="Cheung, Ramsey MD" w:date="2019-05-04T13:31:00Z">
        <w:r w:rsidR="00F755A2">
          <w:rPr>
            <w:rFonts w:ascii="Arial" w:hAnsi="Arial" w:cs="Arial"/>
            <w:color w:val="000000" w:themeColor="text1"/>
            <w:sz w:val="22"/>
          </w:rPr>
          <w:t xml:space="preserve">receiver </w:t>
        </w:r>
      </w:ins>
      <w:ins w:id="133" w:author="Cheung, Ramsey MD" w:date="2019-05-04T13:32:00Z">
        <w:r w:rsidR="00F755A2">
          <w:rPr>
            <w:rFonts w:ascii="Arial" w:hAnsi="Arial" w:cs="Arial"/>
            <w:color w:val="000000" w:themeColor="text1"/>
            <w:sz w:val="22"/>
          </w:rPr>
          <w:t>operating</w:t>
        </w:r>
      </w:ins>
      <w:ins w:id="134" w:author="Zhang Haikun" w:date="2019-05-05T16:21:00Z">
        <w:r w:rsidR="00A208D7">
          <w:rPr>
            <w:rFonts w:ascii="Arial" w:hAnsi="Arial" w:cs="Arial"/>
            <w:color w:val="000000" w:themeColor="text1"/>
            <w:sz w:val="22"/>
          </w:rPr>
          <w:t xml:space="preserve"> </w:t>
        </w:r>
      </w:ins>
      <w:r w:rsidR="00E7142E">
        <w:rPr>
          <w:rFonts w:ascii="Arial" w:hAnsi="Arial" w:cs="Arial"/>
          <w:color w:val="000000" w:themeColor="text1"/>
          <w:sz w:val="22"/>
        </w:rPr>
        <w:t>curve (AU</w:t>
      </w:r>
      <w:ins w:id="135" w:author="Cheung, Ramsey MD" w:date="2019-05-04T13:31:00Z">
        <w:r w:rsidR="00F755A2">
          <w:rPr>
            <w:rFonts w:ascii="Arial" w:hAnsi="Arial" w:cs="Arial"/>
            <w:color w:val="000000" w:themeColor="text1"/>
            <w:sz w:val="22"/>
          </w:rPr>
          <w:t>RO</w:t>
        </w:r>
      </w:ins>
      <w:r w:rsidR="00E7142E">
        <w:rPr>
          <w:rFonts w:ascii="Arial" w:hAnsi="Arial" w:cs="Arial"/>
          <w:color w:val="000000" w:themeColor="text1"/>
          <w:sz w:val="22"/>
        </w:rPr>
        <w:t>C</w:t>
      </w:r>
      <w:r w:rsidR="00E72E86">
        <w:rPr>
          <w:rFonts w:ascii="Arial" w:hAnsi="Arial" w:cs="Arial"/>
          <w:color w:val="000000" w:themeColor="text1"/>
          <w:sz w:val="22"/>
        </w:rPr>
        <w:t>)</w:t>
      </w:r>
      <w:r w:rsidR="00E7142E">
        <w:rPr>
          <w:rFonts w:ascii="Arial" w:hAnsi="Arial" w:cs="Arial"/>
          <w:color w:val="000000" w:themeColor="text1"/>
          <w:sz w:val="22"/>
        </w:rPr>
        <w:t xml:space="preserve">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xml:space="preserve">; </w:t>
      </w:r>
      <w:r w:rsidR="00EC6094" w:rsidRPr="00E72E86">
        <w:rPr>
          <w:rFonts w:ascii="Arial" w:hAnsi="Arial" w:cs="Arial"/>
          <w:b/>
          <w:color w:val="44546A" w:themeColor="text2"/>
          <w:sz w:val="22"/>
          <w:szCs w:val="22"/>
        </w:rPr>
        <w:t>Fig</w:t>
      </w:r>
      <w:r w:rsidR="008A7246">
        <w:rPr>
          <w:rFonts w:ascii="Arial" w:hAnsi="Arial" w:cs="Arial"/>
          <w:b/>
          <w:color w:val="44546A" w:themeColor="text2"/>
          <w:sz w:val="22"/>
          <w:szCs w:val="22"/>
        </w:rPr>
        <w:t>ure</w:t>
      </w:r>
      <w:r w:rsidR="00EC6094" w:rsidRPr="00E72E86">
        <w:rPr>
          <w:rFonts w:ascii="Arial" w:hAnsi="Arial" w:cs="Arial"/>
          <w:b/>
          <w:color w:val="44546A" w:themeColor="text2"/>
          <w:sz w:val="22"/>
          <w:szCs w:val="22"/>
        </w:rPr>
        <w:t xml:space="preserve"> S</w:t>
      </w:r>
      <w:r w:rsidR="00563E83" w:rsidRPr="00E72E86">
        <w:rPr>
          <w:rFonts w:ascii="Arial" w:hAnsi="Arial" w:cs="Arial"/>
          <w:b/>
          <w:color w:val="44546A" w:themeColor="text2"/>
          <w:sz w:val="22"/>
          <w:szCs w:val="22"/>
        </w:rPr>
        <w:t>7</w:t>
      </w:r>
      <w:r w:rsidR="00E7142E">
        <w:rPr>
          <w:rFonts w:ascii="Arial" w:hAnsi="Arial" w:cs="Arial"/>
          <w:color w:val="000000" w:themeColor="text1"/>
          <w:sz w:val="22"/>
        </w:rPr>
        <w:t xml:space="preserve">). </w:t>
      </w:r>
      <w:r w:rsidR="00E72E86" w:rsidRPr="00A208D7">
        <w:rPr>
          <w:rFonts w:ascii="Arial" w:hAnsi="Arial" w:cs="Arial"/>
          <w:color w:val="000000" w:themeColor="text1"/>
          <w:sz w:val="22"/>
          <w:highlight w:val="yellow"/>
          <w:rPrChange w:id="136" w:author="Zhang Haikun" w:date="2019-05-05T16:22:00Z">
            <w:rPr>
              <w:rFonts w:ascii="Arial" w:hAnsi="Arial" w:cs="Arial"/>
              <w:color w:val="000000" w:themeColor="text1"/>
              <w:sz w:val="22"/>
            </w:rPr>
          </w:rPrChange>
        </w:rPr>
        <w:t>T</w:t>
      </w:r>
      <w:r w:rsidR="00D21CA0" w:rsidRPr="00A208D7">
        <w:rPr>
          <w:rFonts w:ascii="Arial" w:hAnsi="Arial" w:cs="Arial"/>
          <w:color w:val="000000" w:themeColor="text1"/>
          <w:sz w:val="22"/>
          <w:highlight w:val="yellow"/>
          <w:rPrChange w:id="137" w:author="Zhang Haikun" w:date="2019-05-05T16:22:00Z">
            <w:rPr>
              <w:rFonts w:ascii="Arial" w:hAnsi="Arial" w:cs="Arial"/>
              <w:color w:val="000000" w:themeColor="text1"/>
              <w:sz w:val="22"/>
            </w:rPr>
          </w:rPrChange>
        </w:rPr>
        <w:t xml:space="preserve">he </w:t>
      </w:r>
      <w:r w:rsidR="003F04C0" w:rsidRPr="00A208D7">
        <w:rPr>
          <w:rFonts w:ascii="Arial" w:hAnsi="Arial" w:cs="Arial"/>
          <w:color w:val="000000" w:themeColor="text1"/>
          <w:sz w:val="22"/>
          <w:highlight w:val="yellow"/>
          <w:rPrChange w:id="138" w:author="Zhang Haikun" w:date="2019-05-05T16:22:00Z">
            <w:rPr>
              <w:rFonts w:ascii="Arial" w:hAnsi="Arial" w:cs="Arial"/>
              <w:color w:val="000000" w:themeColor="text1"/>
              <w:sz w:val="22"/>
            </w:rPr>
          </w:rPrChange>
        </w:rPr>
        <w:t xml:space="preserve">average </w:t>
      </w:r>
      <w:r w:rsidR="00D21CA0" w:rsidRPr="00A208D7">
        <w:rPr>
          <w:rFonts w:ascii="Arial" w:hAnsi="Arial" w:cs="Arial"/>
          <w:color w:val="000000" w:themeColor="text1"/>
          <w:sz w:val="22"/>
          <w:highlight w:val="yellow"/>
          <w:rPrChange w:id="139" w:author="Zhang Haikun" w:date="2019-05-05T16:22:00Z">
            <w:rPr>
              <w:rFonts w:ascii="Arial" w:hAnsi="Arial" w:cs="Arial"/>
              <w:color w:val="000000" w:themeColor="text1"/>
              <w:sz w:val="22"/>
            </w:rPr>
          </w:rPrChange>
        </w:rPr>
        <w:t xml:space="preserve">sensitivity and specificity </w:t>
      </w:r>
      <w:r w:rsidR="003F04C0" w:rsidRPr="00A208D7">
        <w:rPr>
          <w:rFonts w:ascii="Arial" w:hAnsi="Arial" w:cs="Arial"/>
          <w:color w:val="000000" w:themeColor="text1"/>
          <w:sz w:val="22"/>
          <w:highlight w:val="yellow"/>
          <w:rPrChange w:id="140" w:author="Zhang Haikun" w:date="2019-05-05T16:22:00Z">
            <w:rPr>
              <w:rFonts w:ascii="Arial" w:hAnsi="Arial" w:cs="Arial"/>
              <w:color w:val="000000" w:themeColor="text1"/>
              <w:sz w:val="22"/>
            </w:rPr>
          </w:rPrChange>
        </w:rPr>
        <w:t xml:space="preserve">of the prediction in test dataset </w:t>
      </w:r>
      <w:r w:rsidR="00D21CA0" w:rsidRPr="00A208D7">
        <w:rPr>
          <w:rFonts w:ascii="Arial" w:hAnsi="Arial" w:cs="Arial"/>
          <w:color w:val="000000" w:themeColor="text1"/>
          <w:sz w:val="22"/>
          <w:highlight w:val="yellow"/>
          <w:rPrChange w:id="141" w:author="Zhang Haikun" w:date="2019-05-05T16:22:00Z">
            <w:rPr>
              <w:rFonts w:ascii="Arial" w:hAnsi="Arial" w:cs="Arial"/>
              <w:color w:val="000000" w:themeColor="text1"/>
              <w:sz w:val="22"/>
            </w:rPr>
          </w:rPrChange>
        </w:rPr>
        <w:t xml:space="preserve">were 97.29% and 75% </w:t>
      </w:r>
      <w:r w:rsidR="000965FB" w:rsidRPr="00A208D7">
        <w:rPr>
          <w:rFonts w:ascii="Arial" w:hAnsi="Arial" w:cs="Arial"/>
          <w:color w:val="000000" w:themeColor="text1"/>
          <w:sz w:val="22"/>
          <w:highlight w:val="yellow"/>
          <w:rPrChange w:id="142" w:author="Zhang Haikun" w:date="2019-05-05T16:22:00Z">
            <w:rPr>
              <w:rFonts w:ascii="Arial" w:hAnsi="Arial" w:cs="Arial"/>
              <w:color w:val="000000" w:themeColor="text1"/>
              <w:sz w:val="22"/>
            </w:rPr>
          </w:rPrChange>
        </w:rPr>
        <w:t>when Methyl</w:t>
      </w:r>
      <w:r w:rsidR="000965FB" w:rsidRPr="00A208D7">
        <w:rPr>
          <w:rFonts w:ascii="Arial" w:hAnsi="Arial" w:cs="Arial"/>
          <w:color w:val="000000" w:themeColor="text1"/>
          <w:sz w:val="22"/>
          <w:highlight w:val="yellow"/>
          <w:vertAlign w:val="subscript"/>
          <w:rPrChange w:id="143" w:author="Zhang Haikun" w:date="2019-05-05T16:22:00Z">
            <w:rPr>
              <w:rFonts w:ascii="Arial" w:hAnsi="Arial" w:cs="Arial"/>
              <w:color w:val="000000" w:themeColor="text1"/>
              <w:sz w:val="22"/>
              <w:vertAlign w:val="subscript"/>
            </w:rPr>
          </w:rPrChange>
        </w:rPr>
        <w:t>HBV</w:t>
      </w:r>
      <w:r w:rsidR="00D21CA0" w:rsidRPr="00A208D7">
        <w:rPr>
          <w:rFonts w:ascii="Arial" w:hAnsi="Arial" w:cs="Arial"/>
          <w:color w:val="000000" w:themeColor="text1"/>
          <w:sz w:val="22"/>
          <w:highlight w:val="yellow"/>
          <w:rPrChange w:id="144" w:author="Zhang Haikun" w:date="2019-05-05T16:22:00Z">
            <w:rPr>
              <w:rFonts w:ascii="Arial" w:hAnsi="Arial" w:cs="Arial"/>
              <w:color w:val="000000" w:themeColor="text1"/>
              <w:sz w:val="22"/>
            </w:rPr>
          </w:rPrChange>
        </w:rPr>
        <w:t xml:space="preserve"> </w:t>
      </w:r>
      <w:r w:rsidR="000965FB" w:rsidRPr="00A208D7">
        <w:rPr>
          <w:rFonts w:ascii="Arial" w:hAnsi="Arial" w:cs="Arial"/>
          <w:color w:val="000000" w:themeColor="text1"/>
          <w:sz w:val="22"/>
          <w:highlight w:val="yellow"/>
          <w:rPrChange w:id="145" w:author="Zhang Haikun" w:date="2019-05-05T16:22:00Z">
            <w:rPr>
              <w:rFonts w:ascii="Arial" w:hAnsi="Arial" w:cs="Arial"/>
              <w:color w:val="000000" w:themeColor="text1"/>
              <w:sz w:val="22"/>
            </w:rPr>
          </w:rPrChange>
        </w:rPr>
        <w:t xml:space="preserve">was </w:t>
      </w:r>
      <w:r w:rsidR="00D21CA0" w:rsidRPr="00A208D7">
        <w:rPr>
          <w:rFonts w:ascii="Arial" w:hAnsi="Arial" w:cs="Arial"/>
          <w:color w:val="000000" w:themeColor="text1"/>
          <w:sz w:val="22"/>
          <w:highlight w:val="yellow"/>
          <w:rPrChange w:id="146" w:author="Zhang Haikun" w:date="2019-05-05T16:22:00Z">
            <w:rPr>
              <w:rFonts w:ascii="Arial" w:hAnsi="Arial" w:cs="Arial"/>
              <w:color w:val="000000" w:themeColor="text1"/>
              <w:sz w:val="22"/>
            </w:rPr>
          </w:rPrChange>
        </w:rPr>
        <w:t>67.28%</w:t>
      </w:r>
      <w:r w:rsidR="000965FB" w:rsidRPr="00A208D7">
        <w:rPr>
          <w:rFonts w:ascii="Arial" w:hAnsi="Arial" w:cs="Arial"/>
          <w:color w:val="000000" w:themeColor="text1"/>
          <w:sz w:val="22"/>
          <w:highlight w:val="yellow"/>
          <w:rPrChange w:id="147" w:author="Zhang Haikun" w:date="2019-05-05T16:22:00Z">
            <w:rPr>
              <w:rFonts w:ascii="Arial" w:hAnsi="Arial" w:cs="Arial"/>
              <w:color w:val="000000" w:themeColor="text1"/>
              <w:sz w:val="22"/>
            </w:rPr>
          </w:rPrChange>
        </w:rPr>
        <w:t xml:space="preserve"> as the optimal cutoff point</w:t>
      </w:r>
      <w:r w:rsidR="00D21CA0" w:rsidRPr="00A208D7">
        <w:rPr>
          <w:rFonts w:ascii="Arial" w:hAnsi="Arial" w:cs="Arial"/>
          <w:color w:val="000000" w:themeColor="text1"/>
          <w:sz w:val="22"/>
          <w:highlight w:val="yellow"/>
          <w:rPrChange w:id="148" w:author="Zhang Haikun" w:date="2019-05-05T16:22:00Z">
            <w:rPr>
              <w:rFonts w:ascii="Arial" w:hAnsi="Arial" w:cs="Arial"/>
              <w:color w:val="000000" w:themeColor="text1"/>
              <w:sz w:val="22"/>
            </w:rPr>
          </w:rPrChange>
        </w:rPr>
        <w:t xml:space="preserve"> for </w:t>
      </w:r>
      <w:r w:rsidR="000965FB" w:rsidRPr="00A208D7">
        <w:rPr>
          <w:rFonts w:ascii="Arial" w:hAnsi="Arial" w:cs="Arial"/>
          <w:color w:val="000000" w:themeColor="text1"/>
          <w:sz w:val="22"/>
          <w:highlight w:val="yellow"/>
          <w:rPrChange w:id="149" w:author="Zhang Haikun" w:date="2019-05-05T16:22:00Z">
            <w:rPr>
              <w:rFonts w:ascii="Arial" w:hAnsi="Arial" w:cs="Arial"/>
              <w:color w:val="000000" w:themeColor="text1"/>
              <w:sz w:val="22"/>
            </w:rPr>
          </w:rPrChange>
        </w:rPr>
        <w:t xml:space="preserve">tumor </w:t>
      </w:r>
      <w:r w:rsidR="00D21CA0" w:rsidRPr="00A208D7">
        <w:rPr>
          <w:rFonts w:ascii="Arial" w:hAnsi="Arial" w:cs="Arial"/>
          <w:color w:val="000000" w:themeColor="text1"/>
          <w:sz w:val="22"/>
          <w:highlight w:val="yellow"/>
          <w:rPrChange w:id="150" w:author="Zhang Haikun" w:date="2019-05-05T16:22:00Z">
            <w:rPr>
              <w:rFonts w:ascii="Arial" w:hAnsi="Arial" w:cs="Arial"/>
              <w:color w:val="000000" w:themeColor="text1"/>
              <w:sz w:val="22"/>
            </w:rPr>
          </w:rPrChange>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w:t>
      </w:r>
      <w:r w:rsidR="00AE2822" w:rsidRPr="00A208D7">
        <w:rPr>
          <w:rFonts w:ascii="Arial" w:hAnsi="Arial" w:cs="Arial"/>
          <w:sz w:val="22"/>
          <w:rPrChange w:id="151" w:author="Zhang Haikun" w:date="2019-05-05T16:22:00Z">
            <w:rPr>
              <w:rFonts w:ascii="Arial" w:hAnsi="Arial" w:cs="Arial"/>
              <w:b/>
              <w:color w:val="44546A" w:themeColor="text2"/>
              <w:sz w:val="22"/>
            </w:rPr>
          </w:rPrChange>
        </w:rPr>
        <w:t>. 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w:t>
      </w:r>
    </w:p>
    <w:p w14:paraId="3BFE39FB" w14:textId="2ACFC684" w:rsidR="00D84D7F" w:rsidRPr="00E232EF" w:rsidRDefault="002C2DC6" w:rsidP="00A208D7">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sz w:val="22"/>
        </w:rPr>
        <w:t xml:space="preserve">Importantly, this patient </w:t>
      </w:r>
      <w:ins w:id="152" w:author="Cheung, Ramsey MD" w:date="2019-05-04T13:34:00Z">
        <w:r w:rsidR="00F755A2">
          <w:rPr>
            <w:rFonts w:ascii="Arial" w:hAnsi="Arial" w:cs="Arial"/>
            <w:sz w:val="22"/>
          </w:rPr>
          <w:t xml:space="preserve">was </w:t>
        </w:r>
      </w:ins>
      <w:del w:id="153" w:author="Cheung, Ramsey MD" w:date="2019-05-04T13:34:00Z">
        <w:r w:rsidDel="00F755A2">
          <w:rPr>
            <w:rFonts w:ascii="Arial" w:hAnsi="Arial" w:cs="Arial"/>
            <w:sz w:val="22"/>
          </w:rPr>
          <w:delText xml:space="preserve">developed clinically </w:delText>
        </w:r>
      </w:del>
      <w:r>
        <w:rPr>
          <w:rFonts w:ascii="Arial" w:hAnsi="Arial" w:cs="Arial"/>
          <w:sz w:val="22"/>
        </w:rPr>
        <w:t>diag</w:t>
      </w:r>
      <w:r w:rsidRPr="008655EA">
        <w:rPr>
          <w:rFonts w:ascii="Arial" w:hAnsi="Arial" w:cs="Arial"/>
          <w:sz w:val="22"/>
        </w:rPr>
        <w:t>nosed HCC</w:t>
      </w:r>
      <w:ins w:id="154" w:author="Cheung, Ramsey MD" w:date="2019-05-04T13:36:00Z">
        <w:r w:rsidR="00F755A2">
          <w:rPr>
            <w:rFonts w:ascii="Arial" w:hAnsi="Arial" w:cs="Arial"/>
            <w:sz w:val="22"/>
          </w:rPr>
          <w:t xml:space="preserve"> </w:t>
        </w:r>
      </w:ins>
      <w:ins w:id="155" w:author="Microsoft Office 用户" w:date="2019-05-05T23:15:00Z">
        <w:r w:rsidR="00FD22B2">
          <w:rPr>
            <w:rFonts w:ascii="Arial" w:hAnsi="Arial" w:cs="Arial" w:hint="eastAsia"/>
            <w:sz w:val="22"/>
            <w:lang w:eastAsia="zh-CN"/>
          </w:rPr>
          <w:t xml:space="preserve">after immediate </w:t>
        </w:r>
      </w:ins>
      <w:ins w:id="156" w:author="Cheung, Ramsey MD" w:date="2019-05-04T13:36:00Z">
        <w:del w:id="157" w:author="Zhang Haikun" w:date="2019-05-05T16:23:00Z">
          <w:r w:rsidR="00F755A2" w:rsidDel="00A208D7">
            <w:rPr>
              <w:rFonts w:ascii="Arial" w:hAnsi="Arial" w:cs="Arial"/>
              <w:sz w:val="22"/>
            </w:rPr>
            <w:delText>with</w:delText>
          </w:r>
        </w:del>
      </w:ins>
      <w:del w:id="158" w:author="Zhang Haikun" w:date="2019-05-05T16:23:00Z">
        <w:r w:rsidRPr="008655EA" w:rsidDel="00A208D7">
          <w:rPr>
            <w:rFonts w:ascii="Arial" w:hAnsi="Arial" w:cs="Arial"/>
            <w:sz w:val="22"/>
          </w:rPr>
          <w:delText xml:space="preserve"> </w:delText>
        </w:r>
      </w:del>
      <w:ins w:id="159" w:author="Microsoft Office 用户" w:date="2019-05-05T23:15:00Z">
        <w:r w:rsidR="00FD22B2">
          <w:rPr>
            <w:rFonts w:ascii="Arial" w:hAnsi="Arial" w:cs="Arial" w:hint="eastAsia"/>
            <w:sz w:val="22"/>
            <w:lang w:eastAsia="zh-CN"/>
          </w:rPr>
          <w:t>fur</w:t>
        </w:r>
      </w:ins>
      <w:commentRangeStart w:id="160"/>
      <w:commentRangeStart w:id="161"/>
      <w:commentRangeStart w:id="162"/>
      <w:del w:id="163" w:author="Microsoft Office 用户" w:date="2019-05-05T23:15:00Z">
        <w:r w:rsidRPr="008655EA" w:rsidDel="00FD22B2">
          <w:rPr>
            <w:rFonts w:ascii="Arial" w:hAnsi="Arial" w:cs="Arial"/>
            <w:sz w:val="22"/>
          </w:rPr>
          <w:delText>wi</w:delText>
        </w:r>
      </w:del>
      <w:r w:rsidRPr="008655EA">
        <w:rPr>
          <w:rFonts w:ascii="Arial" w:hAnsi="Arial" w:cs="Arial"/>
          <w:sz w:val="22"/>
        </w:rPr>
        <w:t>t</w:t>
      </w:r>
      <w:ins w:id="164" w:author="Microsoft Office 用户" w:date="2019-05-05T23:15:00Z">
        <w:r w:rsidR="00FD22B2">
          <w:rPr>
            <w:rFonts w:ascii="Arial" w:hAnsi="Arial" w:cs="Arial" w:hint="eastAsia"/>
            <w:sz w:val="22"/>
            <w:lang w:eastAsia="zh-CN"/>
          </w:rPr>
          <w:t xml:space="preserve">her evaluation and died </w:t>
        </w:r>
      </w:ins>
      <w:ins w:id="165" w:author="Microsoft Office 用户" w:date="2019-05-05T23:16:00Z">
        <w:r w:rsidR="00FD22B2">
          <w:rPr>
            <w:rFonts w:ascii="Arial" w:hAnsi="Arial" w:cs="Arial" w:hint="eastAsia"/>
            <w:sz w:val="22"/>
            <w:lang w:eastAsia="zh-CN"/>
          </w:rPr>
          <w:t>8 month later</w:t>
        </w:r>
      </w:ins>
      <w:del w:id="166" w:author="Microsoft Office 用户" w:date="2019-05-05T23:14:00Z">
        <w:r w:rsidRPr="008655EA" w:rsidDel="00FD22B2">
          <w:rPr>
            <w:rFonts w:ascii="Arial" w:hAnsi="Arial" w:cs="Arial"/>
            <w:sz w:val="22"/>
          </w:rPr>
          <w:delText xml:space="preserve">hin </w:delText>
        </w:r>
        <w:r w:rsidR="008655EA" w:rsidRPr="00E72E86" w:rsidDel="00FD22B2">
          <w:rPr>
            <w:rFonts w:ascii="Arial" w:hAnsi="Arial" w:cs="Arial"/>
            <w:sz w:val="22"/>
          </w:rPr>
          <w:delText>six</w:delText>
        </w:r>
        <w:r w:rsidRPr="008655EA" w:rsidDel="00FD22B2">
          <w:rPr>
            <w:rFonts w:ascii="Arial" w:hAnsi="Arial" w:cs="Arial"/>
            <w:sz w:val="22"/>
          </w:rPr>
          <w:delText xml:space="preserve"> months</w:delText>
        </w:r>
        <w:commentRangeEnd w:id="160"/>
        <w:r w:rsidR="00F755A2" w:rsidDel="00FD22B2">
          <w:rPr>
            <w:rStyle w:val="CommentReference"/>
            <w:rFonts w:asciiTheme="minorHAnsi" w:eastAsiaTheme="minorEastAsia" w:hAnsiTheme="minorHAnsi" w:cstheme="minorBidi"/>
            <w:kern w:val="2"/>
            <w:lang w:eastAsia="zh-CN"/>
          </w:rPr>
          <w:commentReference w:id="160"/>
        </w:r>
        <w:commentRangeEnd w:id="161"/>
        <w:r w:rsidR="00924B8F" w:rsidDel="00FD22B2">
          <w:rPr>
            <w:rStyle w:val="CommentReference"/>
            <w:rFonts w:asciiTheme="minorHAnsi" w:eastAsiaTheme="minorEastAsia" w:hAnsiTheme="minorHAnsi" w:cstheme="minorBidi"/>
            <w:kern w:val="2"/>
            <w:lang w:eastAsia="zh-CN"/>
          </w:rPr>
          <w:commentReference w:id="161"/>
        </w:r>
        <w:commentRangeEnd w:id="162"/>
        <w:r w:rsidR="00D87A6A" w:rsidDel="00FD22B2">
          <w:rPr>
            <w:rStyle w:val="CommentReference"/>
            <w:rFonts w:asciiTheme="minorHAnsi" w:eastAsiaTheme="minorEastAsia" w:hAnsiTheme="minorHAnsi" w:cstheme="minorBidi"/>
            <w:kern w:val="2"/>
            <w:lang w:eastAsia="zh-CN"/>
          </w:rPr>
          <w:commentReference w:id="162"/>
        </w:r>
      </w:del>
      <w:ins w:id="167" w:author="Cheung, Ramsey MD" w:date="2019-05-04T13:34:00Z">
        <w:del w:id="168" w:author="Microsoft Office 用户" w:date="2019-05-05T23:14:00Z">
          <w:r w:rsidR="00F755A2" w:rsidDel="00FD22B2">
            <w:rPr>
              <w:rFonts w:ascii="Arial" w:hAnsi="Arial" w:cs="Arial"/>
              <w:sz w:val="22"/>
            </w:rPr>
            <w:delText>,</w:delText>
          </w:r>
        </w:del>
        <w:r w:rsidR="00F755A2">
          <w:rPr>
            <w:rFonts w:ascii="Arial" w:hAnsi="Arial" w:cs="Arial"/>
            <w:sz w:val="22"/>
          </w:rPr>
          <w:t xml:space="preserve"> suggesting he might already has </w:t>
        </w:r>
      </w:ins>
      <w:ins w:id="169" w:author="Cheung, Ramsey MD" w:date="2019-05-04T13:35:00Z">
        <w:r w:rsidR="00F755A2">
          <w:rPr>
            <w:rFonts w:ascii="Arial" w:hAnsi="Arial" w:cs="Arial"/>
            <w:sz w:val="22"/>
          </w:rPr>
          <w:t>circulating tumor cell at the time since his AFP wa</w:t>
        </w:r>
      </w:ins>
      <w:ins w:id="170" w:author="Cheung, Ramsey MD" w:date="2019-05-04T13:37:00Z">
        <w:r w:rsidR="00D5585B">
          <w:rPr>
            <w:rFonts w:ascii="Arial" w:hAnsi="Arial" w:cs="Arial"/>
            <w:sz w:val="22"/>
          </w:rPr>
          <w:t>s</w:t>
        </w:r>
      </w:ins>
      <w:ins w:id="171" w:author="Cheung, Ramsey MD" w:date="2019-05-04T13:35:00Z">
        <w:r w:rsidR="00F755A2">
          <w:rPr>
            <w:rFonts w:ascii="Arial" w:hAnsi="Arial" w:cs="Arial"/>
            <w:sz w:val="22"/>
          </w:rPr>
          <w:t xml:space="preserve"> significantly elevat</w:t>
        </w:r>
        <w:r w:rsidR="00F755A2">
          <w:rPr>
            <w:rFonts w:ascii="Arial" w:hAnsi="Arial" w:cs="Arial"/>
            <w:sz w:val="22"/>
          </w:rPr>
          <w:lastRenderedPageBreak/>
          <w:t>ed</w:t>
        </w:r>
      </w:ins>
      <w:r w:rsidRPr="008655EA">
        <w:rPr>
          <w:rFonts w:ascii="Arial" w:hAnsi="Arial" w:cs="Arial"/>
          <w:sz w:val="22"/>
        </w:rPr>
        <w:t>.</w:t>
      </w:r>
      <w:r w:rsidR="00F52901" w:rsidRPr="008655EA">
        <w:rPr>
          <w:rFonts w:ascii="Arial" w:hAnsi="Arial" w:cs="Arial"/>
          <w:sz w:val="22"/>
        </w:rPr>
        <w:t xml:space="preserve"> Pat</w:t>
      </w:r>
      <w:r w:rsidR="00F52901" w:rsidRPr="00393DBF">
        <w:rPr>
          <w:rFonts w:ascii="Arial" w:hAnsi="Arial" w:cs="Arial"/>
          <w:sz w:val="22"/>
        </w:rPr>
        <w:t xml:space="preserve">ient P19 was diagnosed </w:t>
      </w:r>
      <w:r w:rsidR="003F61EA">
        <w:rPr>
          <w:rFonts w:ascii="Arial" w:hAnsi="Arial" w:cs="Arial"/>
          <w:sz w:val="22"/>
        </w:rPr>
        <w:t>with</w:t>
      </w:r>
      <w:r w:rsidR="00F52901" w:rsidRPr="00393DBF">
        <w:rPr>
          <w:rFonts w:ascii="Arial" w:hAnsi="Arial" w:cs="Arial"/>
          <w:sz w:val="22"/>
        </w:rPr>
        <w:t xml:space="preserve"> alcoholic cirrhosis, with the transaminase indicator and </w:t>
      </w:r>
      <w:r w:rsidR="003F61EA">
        <w:rPr>
          <w:rFonts w:ascii="Arial" w:hAnsi="Arial" w:cs="Arial"/>
          <w:sz w:val="22"/>
        </w:rPr>
        <w:t xml:space="preserve">presented with mild </w:t>
      </w:r>
      <w:r w:rsidR="00F52901" w:rsidRPr="00393DBF">
        <w:rPr>
          <w:rFonts w:ascii="Arial" w:hAnsi="Arial" w:cs="Arial"/>
          <w:sz w:val="22"/>
        </w:rPr>
        <w:t>jaundice at each of the follow-up time point</w:t>
      </w:r>
      <w:r w:rsidR="003F61EA">
        <w:rPr>
          <w:rFonts w:ascii="Arial" w:hAnsi="Arial" w:cs="Arial"/>
          <w:sz w:val="22"/>
        </w:rPr>
        <w:t>s</w:t>
      </w:r>
      <w:r w:rsidR="00F52901" w:rsidRPr="00393DBF">
        <w:rPr>
          <w:rFonts w:ascii="Arial" w:hAnsi="Arial" w:cs="Arial"/>
          <w:sz w:val="22"/>
        </w:rPr>
        <w:t xml:space="preserve">. 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295DFE60"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w:t>
      </w:r>
      <w:r w:rsidR="00612E67">
        <w:rPr>
          <w:rFonts w:ascii="Arial" w:eastAsia="SimSun" w:hAnsi="Arial" w:cs="Arial"/>
          <w:sz w:val="22"/>
        </w:rPr>
        <w:t xml:space="preserve"> (AFP)</w:t>
      </w:r>
      <w:r>
        <w:rPr>
          <w:rFonts w:ascii="Arial" w:eastAsia="SimSun" w:hAnsi="Arial" w:cs="Arial"/>
          <w:sz w:val="22"/>
        </w:rPr>
        <w:t xml:space="preserve"> every 6 months</w:t>
      </w:r>
      <w:r w:rsidR="000A1B18">
        <w:rPr>
          <w:rFonts w:ascii="Arial" w:eastAsia="SimSun" w:hAnsi="Arial" w:cs="Arial"/>
          <w:sz w:val="22"/>
        </w:rPr>
        <w:t xml:space="preserve"> </w:t>
      </w:r>
      <w:r w:rsidR="00EA70AD">
        <w:rPr>
          <w:rFonts w:ascii="Arial" w:eastAsia="SimSun" w:hAnsi="Arial" w:cs="Arial"/>
          <w:sz w:val="22"/>
        </w:rPr>
        <w:t>to increase the likelihood of an early stage HCC diagnosis, thereby enabling more effective clinical interventions.</w:t>
      </w:r>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r w:rsidR="004747D9">
        <w:rPr>
          <w:rFonts w:ascii="Arial" w:eastAsia="SimSun" w:hAnsi="Arial" w:cs="Arial"/>
          <w:sz w:val="22"/>
        </w:rPr>
        <w:fldChar w:fldCharType="begin"/>
      </w:r>
      <w:r w:rsidR="00E72E86">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E72E86">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shown to be</w:t>
      </w:r>
      <w:r w:rsidR="00DB5A8A" w:rsidRPr="0051729C">
        <w:rPr>
          <w:rFonts w:ascii="Arial" w:eastAsia="SimSun" w:hAnsi="Arial" w:cs="Arial"/>
          <w:sz w:val="22"/>
        </w:rPr>
        <w:t xml:space="preserve"> potential biomarkers for cancer </w:t>
      </w:r>
      <w:r w:rsidR="00AC620E" w:rsidRPr="0051729C">
        <w:rPr>
          <w:rFonts w:ascii="Arial" w:eastAsia="SimSun" w:hAnsi="Arial" w:cs="Arial"/>
          <w:sz w:val="22"/>
        </w:rPr>
        <w:t>prognosis</w:t>
      </w:r>
      <w:r w:rsidR="00DB5A8A" w:rsidRPr="0051729C">
        <w:rPr>
          <w:rFonts w:ascii="Arial" w:eastAsia="SimSun" w:hAnsi="Arial" w:cs="Arial"/>
          <w:sz w:val="22"/>
        </w:rPr>
        <w:t xml:space="preserve">. </w:t>
      </w:r>
      <w:r w:rsidR="004F4D99" w:rsidRPr="0051729C">
        <w:rPr>
          <w:rFonts w:ascii="Arial" w:eastAsia="SimSun" w:hAnsi="Arial" w:cs="Arial"/>
          <w:sz w:val="22"/>
        </w:rPr>
        <w:t>Our result showed that DNA methylation level</w:t>
      </w:r>
      <w:r w:rsidR="00AC620E" w:rsidRPr="0051729C">
        <w:rPr>
          <w:rFonts w:ascii="Arial" w:eastAsia="SimSun" w:hAnsi="Arial" w:cs="Arial"/>
          <w:sz w:val="22"/>
        </w:rPr>
        <w:t>s</w:t>
      </w:r>
      <w:r w:rsidR="004F4D99" w:rsidRPr="0051729C">
        <w:rPr>
          <w:rFonts w:ascii="Arial" w:eastAsia="SimSun" w:hAnsi="Arial" w:cs="Arial"/>
          <w:sz w:val="22"/>
        </w:rPr>
        <w:t xml:space="preserve"> in HBV integration regions </w:t>
      </w:r>
      <w:r w:rsidR="00AC620E" w:rsidRPr="0051729C">
        <w:rPr>
          <w:rFonts w:ascii="Arial" w:eastAsia="SimSun" w:hAnsi="Arial" w:cs="Arial"/>
          <w:sz w:val="22"/>
        </w:rPr>
        <w:t>were</w:t>
      </w:r>
      <w:r w:rsidR="004F4D99" w:rsidRPr="0051729C">
        <w:rPr>
          <w:rFonts w:ascii="Arial" w:eastAsia="SimSun" w:hAnsi="Arial" w:cs="Arial"/>
          <w:sz w:val="22"/>
        </w:rPr>
        <w:t xml:space="preserve"> negatively correlated with AFP level, which </w:t>
      </w:r>
      <w:r w:rsidR="00AC620E" w:rsidRPr="0051729C">
        <w:rPr>
          <w:rFonts w:ascii="Arial" w:eastAsia="SimSun" w:hAnsi="Arial" w:cs="Arial"/>
          <w:sz w:val="22"/>
        </w:rPr>
        <w:t>corroborate</w:t>
      </w:r>
      <w:r w:rsidR="004F4D99" w:rsidRPr="0051729C">
        <w:rPr>
          <w:rFonts w:ascii="Arial" w:eastAsia="SimSun" w:hAnsi="Arial" w:cs="Arial"/>
          <w:sz w:val="22"/>
        </w:rPr>
        <w:t xml:space="preserve"> the reliability of our result. Clinically,</w:t>
      </w:r>
      <w:ins w:id="172" w:author="Cheung, Ramsey MD" w:date="2019-05-04T14:02:00Z">
        <w:r w:rsidR="00B109CA" w:rsidRPr="0051729C">
          <w:rPr>
            <w:rFonts w:ascii="Arial" w:eastAsia="SimSun" w:hAnsi="Arial" w:cs="Arial"/>
            <w:sz w:val="22"/>
            <w:highlight w:val="yellow"/>
          </w:rPr>
          <w:t xml:space="preserve"> there is a lack of reliable tumor-marker for HCC. </w:t>
        </w:r>
      </w:ins>
      <w:ins w:id="173" w:author="Cheung, Ramsey MD" w:date="2019-05-04T14:03:00Z">
        <w:r w:rsidR="00B109CA" w:rsidRPr="0051729C">
          <w:rPr>
            <w:rFonts w:ascii="Arial" w:eastAsia="SimSun" w:hAnsi="Arial" w:cs="Arial"/>
            <w:sz w:val="22"/>
            <w:highlight w:val="yellow"/>
          </w:rPr>
          <w:t>The European Association for the Study of the Liver did not recommend the use of any tumor marker including AF</w:t>
        </w:r>
      </w:ins>
      <w:ins w:id="174" w:author="Cheung, Ramsey MD" w:date="2019-05-04T14:04:00Z">
        <w:r w:rsidR="00B109CA" w:rsidRPr="0051729C">
          <w:rPr>
            <w:rFonts w:ascii="Arial" w:eastAsia="SimSun" w:hAnsi="Arial" w:cs="Arial"/>
            <w:sz w:val="22"/>
            <w:highlight w:val="yellow"/>
          </w:rPr>
          <w:t>P for HCC surveillance. In the prior version of the American Association for the Liver Diseases, AFP was felt to lack both sensit</w:t>
        </w:r>
      </w:ins>
      <w:ins w:id="175" w:author="Cheung, Ramsey MD" w:date="2019-05-04T14:05:00Z">
        <w:r w:rsidR="00B109CA" w:rsidRPr="0051729C">
          <w:rPr>
            <w:rFonts w:ascii="Arial" w:eastAsia="SimSun" w:hAnsi="Arial" w:cs="Arial"/>
            <w:sz w:val="22"/>
            <w:highlight w:val="yellow"/>
          </w:rPr>
          <w:t>ivity or specificity for early detection of HCC. Subjects at highest risk for HCC are those with chronic h</w:t>
        </w:r>
      </w:ins>
      <w:ins w:id="176" w:author="Cheung, Ramsey MD" w:date="2019-05-04T14:06:00Z">
        <w:r w:rsidR="00B109CA" w:rsidRPr="0051729C">
          <w:rPr>
            <w:rFonts w:ascii="Arial" w:eastAsia="SimSun" w:hAnsi="Arial" w:cs="Arial"/>
            <w:sz w:val="22"/>
            <w:highlight w:val="yellow"/>
          </w:rPr>
          <w:t>epatitis and advanced fibrosis, and hepatic inflammation can result in elevation of AFP</w:t>
        </w:r>
      </w:ins>
      <w:ins w:id="177" w:author="Cheung, Ramsey MD" w:date="2019-05-04T14:07:00Z">
        <w:r w:rsidR="00B109CA" w:rsidRPr="0051729C">
          <w:rPr>
            <w:rFonts w:ascii="Arial" w:eastAsia="SimSun" w:hAnsi="Arial" w:cs="Arial"/>
            <w:sz w:val="22"/>
            <w:highlight w:val="yellow"/>
          </w:rPr>
          <w:t>, and some HCC was non-AF</w:t>
        </w:r>
      </w:ins>
      <w:ins w:id="178" w:author="Cheung, Ramsey MD" w:date="2019-05-04T14:08:00Z">
        <w:r w:rsidR="00B109CA" w:rsidRPr="0051729C">
          <w:rPr>
            <w:rFonts w:ascii="Arial" w:eastAsia="SimSun" w:hAnsi="Arial" w:cs="Arial"/>
            <w:sz w:val="22"/>
            <w:highlight w:val="yellow"/>
          </w:rPr>
          <w:t>P producing.</w:t>
        </w:r>
      </w:ins>
      <w:ins w:id="179" w:author="Cheung, Ramsey MD" w:date="2019-05-04T14:17:00Z">
        <w:r w:rsidR="003C59C9" w:rsidRPr="0051729C">
          <w:rPr>
            <w:rFonts w:ascii="Arial" w:eastAsia="SimSun" w:hAnsi="Arial" w:cs="Arial"/>
            <w:sz w:val="22"/>
            <w:highlight w:val="yellow"/>
          </w:rPr>
          <w:t xml:space="preserve"> Current study found </w:t>
        </w:r>
        <w:r w:rsidR="003C59C9" w:rsidRPr="0051729C">
          <w:rPr>
            <w:rFonts w:ascii="Arial" w:eastAsia="SimSun" w:hAnsi="Arial" w:cs="Arial"/>
            <w:sz w:val="22"/>
          </w:rPr>
          <w:t xml:space="preserve">a strong negative correlation between </w:t>
        </w:r>
        <w:bookmarkStart w:id="180" w:name="_Hlk7871970"/>
        <w:r w:rsidR="003C59C9" w:rsidRPr="0051729C">
          <w:rPr>
            <w:rFonts w:ascii="Arial" w:eastAsia="SimSun" w:hAnsi="Arial" w:cs="Arial"/>
            <w:sz w:val="22"/>
          </w:rPr>
          <w:t>Methyl</w:t>
        </w:r>
        <w:r w:rsidR="003C59C9" w:rsidRPr="0051729C">
          <w:rPr>
            <w:rFonts w:ascii="Arial" w:eastAsia="SimSun" w:hAnsi="Arial" w:cs="Arial"/>
            <w:sz w:val="22"/>
            <w:vertAlign w:val="subscript"/>
            <w:rPrChange w:id="181" w:author="Guo, Shicheng" w:date="2019-05-04T23:20:00Z">
              <w:rPr>
                <w:rFonts w:ascii="Arial" w:eastAsia="SimSun" w:hAnsi="Arial" w:cs="Arial"/>
                <w:sz w:val="22"/>
              </w:rPr>
            </w:rPrChange>
          </w:rPr>
          <w:t>HBV</w:t>
        </w:r>
        <w:bookmarkEnd w:id="180"/>
        <w:r w:rsidR="003C59C9" w:rsidRPr="0051729C">
          <w:rPr>
            <w:rFonts w:ascii="Arial" w:eastAsia="SimSun" w:hAnsi="Arial" w:cs="Arial"/>
            <w:sz w:val="22"/>
          </w:rPr>
          <w:t xml:space="preserve"> and AFP levels</w:t>
        </w:r>
      </w:ins>
      <w:ins w:id="182" w:author="Cheung, Ramsey MD" w:date="2019-05-04T14:18:00Z">
        <w:r w:rsidR="003C59C9" w:rsidRPr="0051729C">
          <w:rPr>
            <w:rFonts w:ascii="Arial" w:eastAsia="SimSun" w:hAnsi="Arial" w:cs="Arial"/>
            <w:sz w:val="22"/>
            <w:highlight w:val="yellow"/>
          </w:rPr>
          <w:t xml:space="preserve">. However, </w:t>
        </w:r>
      </w:ins>
      <w:ins w:id="183" w:author="Cheung, Ramsey MD" w:date="2019-05-04T14:19:00Z">
        <w:r w:rsidR="003C59C9" w:rsidRPr="0051729C">
          <w:rPr>
            <w:rFonts w:ascii="Arial" w:eastAsia="SimSun" w:hAnsi="Arial" w:cs="Arial"/>
            <w:sz w:val="22"/>
            <w:highlight w:val="yellow"/>
          </w:rPr>
          <w:t xml:space="preserve">unlike AFP, </w:t>
        </w:r>
      </w:ins>
      <w:ins w:id="184" w:author="Cheung, Ramsey MD" w:date="2019-05-04T14:18:00Z">
        <w:r w:rsidR="003C59C9" w:rsidRPr="0051729C">
          <w:rPr>
            <w:rFonts w:ascii="Arial" w:eastAsia="SimSun" w:hAnsi="Arial" w:cs="Arial"/>
            <w:sz w:val="22"/>
            <w:highlight w:val="yellow"/>
          </w:rPr>
          <w:t>the</w:t>
        </w:r>
      </w:ins>
      <w:ins w:id="185" w:author="Cheung, Ramsey MD" w:date="2019-05-04T14:19:00Z">
        <w:r w:rsidR="003C59C9" w:rsidRPr="0051729C">
          <w:rPr>
            <w:sz w:val="22"/>
            <w:rPrChange w:id="186" w:author="Guo, Shicheng" w:date="2019-05-04T23:20:00Z">
              <w:rPr/>
            </w:rPrChange>
          </w:rPr>
          <w:t xml:space="preserve"> </w:t>
        </w:r>
        <w:r w:rsidR="003C59C9" w:rsidRPr="0051729C">
          <w:rPr>
            <w:rFonts w:ascii="Arial" w:eastAsia="SimSun" w:hAnsi="Arial" w:cs="Arial"/>
            <w:sz w:val="22"/>
          </w:rPr>
          <w:t>Methyl</w:t>
        </w:r>
        <w:r w:rsidR="003C59C9" w:rsidRPr="0051729C">
          <w:rPr>
            <w:rFonts w:ascii="Arial" w:eastAsia="SimSun" w:hAnsi="Arial" w:cs="Arial"/>
            <w:sz w:val="22"/>
            <w:vertAlign w:val="subscript"/>
            <w:rPrChange w:id="187" w:author="Guo, Shicheng" w:date="2019-05-04T23:20:00Z">
              <w:rPr>
                <w:rFonts w:ascii="Arial" w:eastAsia="SimSun" w:hAnsi="Arial" w:cs="Arial"/>
                <w:sz w:val="22"/>
              </w:rPr>
            </w:rPrChange>
          </w:rPr>
          <w:t>HBV</w:t>
        </w:r>
        <w:r w:rsidR="003C59C9" w:rsidRPr="0051729C">
          <w:rPr>
            <w:rFonts w:ascii="Arial" w:eastAsia="SimSun" w:hAnsi="Arial" w:cs="Arial"/>
            <w:sz w:val="22"/>
          </w:rPr>
          <w:t xml:space="preserve"> level was not affected by the presence of inflammation</w:t>
        </w:r>
        <w:r w:rsidR="003C59C9" w:rsidRPr="0051729C">
          <w:rPr>
            <w:rFonts w:ascii="Arial" w:eastAsia="SimSun" w:hAnsi="Arial" w:cs="Arial"/>
            <w:sz w:val="22"/>
            <w:highlight w:val="yellow"/>
          </w:rPr>
          <w:t>, hence mak</w:t>
        </w:r>
      </w:ins>
      <w:ins w:id="188" w:author="Cheung, Ramsey MD" w:date="2019-05-04T14:20:00Z">
        <w:r w:rsidR="003C59C9" w:rsidRPr="0051729C">
          <w:rPr>
            <w:rFonts w:ascii="Arial" w:eastAsia="SimSun" w:hAnsi="Arial" w:cs="Arial"/>
            <w:sz w:val="22"/>
            <w:highlight w:val="yellow"/>
          </w:rPr>
          <w:t>ing it a more specific tumor marker.</w:t>
        </w:r>
      </w:ins>
      <w:ins w:id="189" w:author="Cheung, Ramsey MD" w:date="2019-05-04T14:18:00Z">
        <w:r w:rsidR="003C59C9">
          <w:rPr>
            <w:rFonts w:ascii="Arial" w:eastAsia="SimSun" w:hAnsi="Arial" w:cs="Arial"/>
            <w:sz w:val="22"/>
            <w:highlight w:val="yellow"/>
          </w:rPr>
          <w:t xml:space="preserve"> </w:t>
        </w:r>
      </w:ins>
      <w:del w:id="190" w:author="Cheung, Ramsey MD" w:date="2019-05-04T14:02:00Z">
        <w:r w:rsidR="004F4D99" w:rsidDel="0017578E">
          <w:rPr>
            <w:rFonts w:ascii="Arial" w:eastAsia="SimSun" w:hAnsi="Arial" w:cs="Arial"/>
            <w:sz w:val="22"/>
          </w:rPr>
          <w:delText xml:space="preserve"> </w:delText>
        </w:r>
        <w:r w:rsidR="00506B63" w:rsidRPr="00506B63" w:rsidDel="0017578E">
          <w:rPr>
            <w:rFonts w:ascii="Arial" w:eastAsia="SimSun" w:hAnsi="Arial" w:cs="Arial"/>
            <w:sz w:val="22"/>
            <w:highlight w:val="yellow"/>
          </w:rPr>
          <w:delText>[add more discussion about this result and AFP?]</w:delText>
        </w:r>
      </w:del>
    </w:p>
    <w:p w14:paraId="032ECAAC" w14:textId="17847E75" w:rsidR="00C2685F" w:rsidRDefault="00AD7240" w:rsidP="00C2685F">
      <w:pPr>
        <w:spacing w:before="240"/>
        <w:rPr>
          <w:rFonts w:ascii="Arial" w:hAnsi="Arial" w:cs="Arial"/>
          <w:color w:val="000000" w:themeColor="text1"/>
          <w:sz w:val="22"/>
        </w:rPr>
      </w:pPr>
      <w:r>
        <w:rPr>
          <w:rFonts w:ascii="Arial" w:hAnsi="Arial" w:cs="Arial"/>
          <w:sz w:val="22"/>
        </w:rPr>
        <w:t xml:space="preserve">In a landmark paper, </w:t>
      </w:r>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Pr>
          <w:rFonts w:ascii="Arial" w:eastAsia="SimSun" w:hAnsi="Arial" w:cs="Arial"/>
          <w:sz w:val="22"/>
        </w:rPr>
        <w:t xml:space="preserve">we </w:t>
      </w:r>
      <w:r w:rsidR="00DB5A8A" w:rsidRPr="00393DBF">
        <w:rPr>
          <w:rFonts w:ascii="Arial" w:eastAsia="SimSun" w:hAnsi="Arial" w:cs="Arial"/>
          <w:sz w:val="22"/>
        </w:rPr>
        <w:t xml:space="preserve">required </w:t>
      </w:r>
      <w:r>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706A1195"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r w:rsidR="0042729F">
        <w:rPr>
          <w:rFonts w:ascii="Arial" w:hAnsi="Arial" w:cs="Arial"/>
          <w:color w:val="000000" w:themeColor="text1"/>
          <w:sz w:val="22"/>
        </w:rPr>
        <w:t>.</w:t>
      </w:r>
      <w:r w:rsidRPr="00393DBF">
        <w:rPr>
          <w:rFonts w:ascii="Arial" w:hAnsi="Arial" w:cs="Arial"/>
          <w:color w:val="000000" w:themeColor="text1"/>
          <w:sz w:val="22"/>
        </w:rPr>
        <w:t xml:space="preserve"> </w:t>
      </w:r>
      <w:r w:rsidR="0042729F">
        <w:rPr>
          <w:rFonts w:ascii="Arial" w:hAnsi="Arial" w:cs="Arial"/>
          <w:color w:val="000000" w:themeColor="text1"/>
          <w:sz w:val="22"/>
        </w:rPr>
        <w:t>Our work</w:t>
      </w:r>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42729F">
        <w:rPr>
          <w:rFonts w:ascii="Arial" w:hAnsi="Arial" w:cs="Arial"/>
          <w:sz w:val="22"/>
        </w:rPr>
        <w:t>s</w:t>
      </w:r>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42729F">
        <w:rPr>
          <w:rFonts w:ascii="Arial" w:hAnsi="Arial" w:cs="Arial"/>
          <w:sz w:val="22"/>
        </w:rPr>
        <w:t>five</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r w:rsidR="0042729F">
        <w:rPr>
          <w:rFonts w:ascii="Arial" w:hAnsi="Arial" w:cs="Arial"/>
          <w:sz w:val="22"/>
        </w:rPr>
        <w:t>three</w:t>
      </w:r>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659FDD0"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lastRenderedPageBreak/>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E72E86">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r w:rsidR="006F7211">
        <w:rPr>
          <w:rFonts w:ascii="Arial" w:hAnsi="Arial" w:cs="Arial"/>
          <w:color w:val="000000" w:themeColor="text1"/>
          <w:sz w:val="22"/>
        </w:rPr>
        <w:t>discriminate</w:t>
      </w:r>
      <w:r w:rsidRPr="00393DBF">
        <w:rPr>
          <w:rFonts w:ascii="Arial" w:hAnsi="Arial" w:cs="Arial"/>
          <w:color w:val="000000" w:themeColor="text1"/>
          <w:sz w:val="22"/>
        </w:rPr>
        <w:t xml:space="preserve"> the HCC patients from patients in other stages of liver diseases. </w:t>
      </w:r>
    </w:p>
    <w:p w14:paraId="44F1D3A1" w14:textId="7E9E17B3"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5BA37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7E3087F5"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E72E86">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ins w:id="191" w:author="Cheung, Ramsey MD" w:date="2019-05-04T14:22:00Z">
        <w:r w:rsidR="002F70B5">
          <w:rPr>
            <w:rFonts w:ascii="Arial" w:hAnsi="Arial" w:cs="Arial"/>
            <w:sz w:val="22"/>
          </w:rPr>
          <w:t>ere</w:t>
        </w:r>
      </w:ins>
      <w:del w:id="192" w:author="Cheung, Ramsey MD" w:date="2019-05-04T14:22:00Z">
        <w:r w:rsidR="00F91999" w:rsidRPr="00F91999" w:rsidDel="002F70B5">
          <w:rPr>
            <w:rFonts w:ascii="Arial" w:hAnsi="Arial" w:cs="Arial"/>
            <w:sz w:val="22"/>
          </w:rPr>
          <w:delText>as</w:delText>
        </w:r>
      </w:del>
      <w:r w:rsidR="00F91999" w:rsidRPr="00F91999">
        <w:rPr>
          <w:rFonts w:ascii="Arial" w:hAnsi="Arial" w:cs="Arial"/>
          <w:sz w:val="22"/>
        </w:rPr>
        <w:t xml:space="preserve"> classified </w:t>
      </w:r>
      <w:ins w:id="193" w:author="Cheung, Ramsey MD" w:date="2019-05-04T14:22:00Z">
        <w:r w:rsidR="002F70B5">
          <w:rPr>
            <w:rFonts w:ascii="Arial" w:hAnsi="Arial" w:cs="Arial"/>
            <w:sz w:val="22"/>
          </w:rPr>
          <w:t>as</w:t>
        </w:r>
      </w:ins>
      <w:del w:id="194" w:author="Cheung, Ramsey MD" w:date="2019-05-04T14:22:00Z">
        <w:r w:rsidR="00F91999" w:rsidRPr="00F91999" w:rsidDel="002F70B5">
          <w:rPr>
            <w:rFonts w:ascii="Arial" w:hAnsi="Arial" w:cs="Arial"/>
            <w:sz w:val="22"/>
          </w:rPr>
          <w:delText>to</w:delText>
        </w:r>
      </w:del>
      <w:r w:rsidR="00F91999" w:rsidRPr="00F91999">
        <w:rPr>
          <w:rFonts w:ascii="Arial" w:hAnsi="Arial" w:cs="Arial"/>
          <w:sz w:val="22"/>
        </w:rPr>
        <w:t xml:space="preserve"> early and late stage </w:t>
      </w:r>
      <w:ins w:id="195" w:author="Cheung, Ramsey MD" w:date="2019-05-04T14:22:00Z">
        <w:r w:rsidR="002F70B5">
          <w:rPr>
            <w:rFonts w:ascii="Arial" w:hAnsi="Arial" w:cs="Arial"/>
            <w:sz w:val="22"/>
          </w:rPr>
          <w:t>according to the</w:t>
        </w:r>
      </w:ins>
      <w:del w:id="196" w:author="Cheung, Ramsey MD" w:date="2019-05-04T14:22:00Z">
        <w:r w:rsidR="00F91999" w:rsidRPr="00F91999" w:rsidDel="002F70B5">
          <w:rPr>
            <w:rFonts w:ascii="Arial" w:hAnsi="Arial" w:cs="Arial"/>
            <w:sz w:val="22"/>
          </w:rPr>
          <w:delText>by</w:delText>
        </w:r>
      </w:del>
      <w:r w:rsidR="00F91999" w:rsidRPr="00F91999">
        <w:rPr>
          <w:rFonts w:ascii="Arial" w:hAnsi="Arial" w:cs="Arial"/>
          <w:sz w:val="22"/>
        </w:rPr>
        <w:t xml:space="preserve"> BCLC system</w:t>
      </w:r>
      <w:r w:rsidR="00F91999">
        <w:rPr>
          <w:rFonts w:ascii="Arial" w:hAnsi="Arial" w:cs="Arial" w:hint="eastAsia"/>
          <w:sz w:val="22"/>
        </w:rPr>
        <w:t xml:space="preserve">. </w:t>
      </w:r>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lastRenderedPageBreak/>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1AAC3737"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E72E86">
        <w:rPr>
          <w:rFonts w:ascii="Arial" w:hAnsi="Arial" w:cs="Arial"/>
          <w:noProof/>
          <w:sz w:val="22"/>
        </w:rPr>
        <w:t>(39)</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E72E86">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E72E86">
        <w:rPr>
          <w:rFonts w:ascii="Arial" w:hAnsi="Arial" w:cs="Arial"/>
          <w:noProof/>
          <w:sz w:val="22"/>
        </w:rPr>
        <w:t>(40)</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4869C3AB"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197" w:name="OLE_LINK4"/>
      <w:r w:rsidRPr="00393DBF">
        <w:rPr>
          <w:rFonts w:ascii="Arial" w:hAnsi="Arial" w:cs="Arial"/>
          <w:color w:val="000000" w:themeColor="text1"/>
          <w:sz w:val="22"/>
        </w:rPr>
        <w:t>A random</w:t>
      </w:r>
      <w:bookmarkEnd w:id="197"/>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lastRenderedPageBreak/>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84809D0"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16021507"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E72E86">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E72E86">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E72E86">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198" w:name="OLE_LINK5"/>
      <w:bookmarkStart w:id="199" w:name="OLE_LINK6"/>
      <w:bookmarkStart w:id="200" w:name="OLE_LINK7"/>
      <w:r w:rsidRPr="00393DBF">
        <w:rPr>
          <w:rFonts w:ascii="Arial" w:hAnsi="Arial" w:cs="Arial"/>
          <w:sz w:val="22"/>
        </w:rPr>
        <w:t>methylation level difference</w:t>
      </w:r>
      <w:bookmarkEnd w:id="198"/>
      <w:bookmarkEnd w:id="199"/>
      <w:bookmarkEnd w:id="200"/>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E72E86">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5BBF9EE"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041B16EC" w14:textId="18FD68AB" w:rsidR="0068686A" w:rsidDel="00EE23F2" w:rsidRDefault="00267E4E" w:rsidP="00EE23F2">
      <w:pPr>
        <w:pStyle w:val="HTMLPreformatted"/>
        <w:rPr>
          <w:del w:id="201" w:author="Guo, Shicheng" w:date="2019-05-20T16:02:00Z"/>
          <w:rFonts w:ascii="Arial" w:hAnsi="Arial" w:cs="Arial"/>
          <w:sz w:val="22"/>
        </w:rPr>
        <w:pPrChange w:id="202" w:author="Guo, Shicheng" w:date="2019-05-20T16:02:00Z">
          <w:pPr>
            <w:spacing w:before="240"/>
          </w:pPr>
        </w:pPrChange>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 R package pROC</w:t>
      </w:r>
      <w:r w:rsidR="00180BA9" w:rsidRPr="002005CA">
        <w:rPr>
          <w:rFonts w:ascii="Arial" w:hAnsi="Arial" w:cs="Arial"/>
          <w:sz w:val="22"/>
        </w:rPr>
        <w:fldChar w:fldCharType="begin"/>
      </w:r>
      <w:r w:rsidR="00E72E86">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sidRPr="002005CA">
        <w:rPr>
          <w:rFonts w:ascii="Arial" w:hAnsi="Arial" w:cs="Arial"/>
          <w:sz w:val="22"/>
        </w:rPr>
        <w:fldChar w:fldCharType="separate"/>
      </w:r>
      <w:r w:rsidR="00E72E86">
        <w:rPr>
          <w:rFonts w:ascii="Arial" w:hAnsi="Arial" w:cs="Arial"/>
          <w:noProof/>
          <w:sz w:val="22"/>
        </w:rPr>
        <w:t>(46)</w:t>
      </w:r>
      <w:r w:rsidR="00180BA9" w:rsidRPr="002005CA">
        <w:rPr>
          <w:rFonts w:ascii="Arial" w:hAnsi="Arial" w:cs="Arial"/>
          <w:sz w:val="22"/>
        </w:rPr>
        <w:fldChar w:fldCharType="end"/>
      </w:r>
      <w:r w:rsidR="00340496" w:rsidRPr="008E14F7">
        <w:rPr>
          <w:rFonts w:ascii="Arial" w:hAnsi="Arial" w:cs="Arial"/>
          <w:sz w:val="22"/>
        </w:rPr>
        <w:t>.</w:t>
      </w:r>
      <w:r w:rsidR="00F0678C" w:rsidRPr="008E14F7">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 Th</w:t>
      </w:r>
      <w:r w:rsidR="0003139B" w:rsidRPr="008E14F7">
        <w:rPr>
          <w:rFonts w:ascii="Arial" w:hAnsi="Arial" w:cs="Arial"/>
          <w:sz w:val="22"/>
        </w:rPr>
        <w:lastRenderedPageBreak/>
        <w:t>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ins w:id="203" w:author="Guo, Shicheng" w:date="2019-05-20T15:59:00Z">
        <w:r w:rsidR="00EE23F2">
          <w:rPr>
            <w:rFonts w:ascii="Arial" w:hAnsi="Arial" w:cs="Arial"/>
            <w:sz w:val="22"/>
          </w:rPr>
          <w:t xml:space="preserve"> </w:t>
        </w:r>
        <w:r w:rsidR="00EE23F2" w:rsidRPr="00B94713">
          <w:rPr>
            <w:rFonts w:ascii="Arial" w:hAnsi="Arial" w:cs="Arial"/>
            <w:color w:val="FF0000"/>
            <w:sz w:val="22"/>
            <w:rPrChange w:id="204" w:author="Guo, Shicheng" w:date="2019-05-20T16:04:00Z">
              <w:rPr>
                <w:rFonts w:ascii="Arial" w:hAnsi="Arial" w:cs="Arial"/>
                <w:sz w:val="22"/>
              </w:rPr>
            </w:rPrChange>
          </w:rPr>
          <w:t>Neural network prediction was based on R package neuralnet. Feature selection was conducted in train dataset (10-fold-crossvalidation)</w:t>
        </w:r>
      </w:ins>
      <w:ins w:id="205" w:author="Guo, Shicheng" w:date="2019-05-20T16:00:00Z">
        <w:r w:rsidR="00EE23F2" w:rsidRPr="00B94713">
          <w:rPr>
            <w:rFonts w:ascii="Arial" w:hAnsi="Arial" w:cs="Arial"/>
            <w:color w:val="FF0000"/>
            <w:sz w:val="22"/>
            <w:rPrChange w:id="206" w:author="Guo, Shicheng" w:date="2019-05-20T16:04:00Z">
              <w:rPr>
                <w:rFonts w:ascii="Arial" w:hAnsi="Arial" w:cs="Arial"/>
                <w:sz w:val="22"/>
              </w:rPr>
            </w:rPrChange>
          </w:rPr>
          <w:t xml:space="preserve"> with top10 features </w:t>
        </w:r>
      </w:ins>
      <w:ins w:id="207" w:author="Guo, Shicheng" w:date="2019-05-20T16:01:00Z">
        <w:r w:rsidR="00EE23F2" w:rsidRPr="00B94713">
          <w:rPr>
            <w:rFonts w:ascii="Arial" w:hAnsi="Arial" w:cs="Arial"/>
            <w:color w:val="FF0000"/>
            <w:sz w:val="22"/>
            <w:rPrChange w:id="208" w:author="Guo, Shicheng" w:date="2019-05-20T16:04:00Z">
              <w:rPr>
                <w:rFonts w:ascii="Arial" w:hAnsi="Arial" w:cs="Arial"/>
                <w:sz w:val="22"/>
              </w:rPr>
            </w:rPrChange>
          </w:rPr>
          <w:t xml:space="preserve">sorted by </w:t>
        </w:r>
      </w:ins>
      <w:ins w:id="209" w:author="Guo, Shicheng" w:date="2019-05-20T16:02:00Z">
        <w:r w:rsidR="00EE23F2" w:rsidRPr="00B94713">
          <w:rPr>
            <w:rFonts w:ascii="Arial" w:hAnsi="Arial" w:cs="Arial"/>
            <w:color w:val="FF0000"/>
            <w:sz w:val="22"/>
            <w:rPrChange w:id="210" w:author="Guo, Shicheng" w:date="2019-05-20T16:04:00Z">
              <w:rPr>
                <w:rFonts w:ascii="Arial" w:hAnsi="Arial" w:cs="Arial"/>
                <w:sz w:val="22"/>
              </w:rPr>
            </w:rPrChange>
          </w:rPr>
          <w:t xml:space="preserve">ranked by </w:t>
        </w:r>
      </w:ins>
      <w:ins w:id="211" w:author="Guo, Shicheng" w:date="2019-05-20T16:01:00Z">
        <w:r w:rsidR="00EE23F2" w:rsidRPr="00B94713">
          <w:rPr>
            <w:rFonts w:ascii="Arial" w:hAnsi="Arial" w:cs="Arial"/>
            <w:color w:val="FF0000"/>
            <w:sz w:val="22"/>
            <w:rPrChange w:id="212" w:author="Guo, Shicheng" w:date="2019-05-20T16:04:00Z">
              <w:rPr>
                <w:rFonts w:ascii="Lucida Console" w:hAnsi="Lucida Console"/>
                <w:color w:val="000000"/>
                <w:bdr w:val="none" w:sz="0" w:space="0" w:color="auto" w:frame="1"/>
              </w:rPr>
            </w:rPrChange>
          </w:rPr>
          <w:t>MeanDecreaseGini</w:t>
        </w:r>
      </w:ins>
      <w:ins w:id="213" w:author="Guo, Shicheng" w:date="2019-05-20T16:02:00Z">
        <w:r w:rsidR="00EE23F2" w:rsidRPr="00B94713">
          <w:rPr>
            <w:rFonts w:ascii="Arial" w:hAnsi="Arial" w:cs="Arial"/>
            <w:color w:val="FF0000"/>
            <w:sz w:val="22"/>
            <w:rPrChange w:id="214" w:author="Guo, Shicheng" w:date="2019-05-20T16:04:00Z">
              <w:rPr>
                <w:rFonts w:ascii="Arial" w:hAnsi="Arial" w:cs="Arial"/>
                <w:sz w:val="22"/>
              </w:rPr>
            </w:rPrChange>
          </w:rPr>
          <w:t xml:space="preserve"> </w:t>
        </w:r>
      </w:ins>
      <w:ins w:id="215" w:author="Guo, Shicheng" w:date="2019-05-20T16:00:00Z">
        <w:r w:rsidR="00EE23F2" w:rsidRPr="00B94713">
          <w:rPr>
            <w:rFonts w:ascii="Arial" w:hAnsi="Arial" w:cs="Arial"/>
            <w:color w:val="FF0000"/>
            <w:sz w:val="22"/>
            <w:rPrChange w:id="216" w:author="Guo, Shicheng" w:date="2019-05-20T16:04:00Z">
              <w:rPr>
                <w:rFonts w:ascii="Arial" w:hAnsi="Arial" w:cs="Arial"/>
                <w:sz w:val="22"/>
              </w:rPr>
            </w:rPrChange>
          </w:rPr>
          <w:t xml:space="preserve">were enrolled in the prediction model. </w:t>
        </w:r>
      </w:ins>
      <w:ins w:id="217" w:author="Guo, Shicheng" w:date="2019-05-20T16:02:00Z">
        <w:r w:rsidR="00EE23F2" w:rsidRPr="00B94713">
          <w:rPr>
            <w:rFonts w:ascii="Arial" w:hAnsi="Arial" w:cs="Arial"/>
            <w:color w:val="FF0000"/>
            <w:sz w:val="22"/>
            <w:rPrChange w:id="218" w:author="Guo, Shicheng" w:date="2019-05-20T16:04:00Z">
              <w:rPr>
                <w:rFonts w:ascii="Arial" w:hAnsi="Arial" w:cs="Arial"/>
                <w:sz w:val="22"/>
              </w:rPr>
            </w:rPrChange>
          </w:rPr>
          <w:t xml:space="preserve">Model performances were then collected both for training dataset and test dataset. </w:t>
        </w:r>
      </w:ins>
    </w:p>
    <w:p w14:paraId="4CEE2743" w14:textId="77777777" w:rsidR="00EE23F2" w:rsidRDefault="00EE23F2" w:rsidP="00EE23F2">
      <w:pPr>
        <w:pStyle w:val="HTMLPreformatted"/>
        <w:shd w:val="clear" w:color="auto" w:fill="FFFFFF"/>
        <w:wordWrap w:val="0"/>
        <w:spacing w:line="205" w:lineRule="atLeast"/>
        <w:ind w:firstLine="440"/>
        <w:rPr>
          <w:ins w:id="219" w:author="Guo, Shicheng" w:date="2019-05-20T16:02:00Z"/>
          <w:rFonts w:ascii="Arial" w:hAnsi="Arial" w:cs="Arial"/>
          <w:sz w:val="22"/>
        </w:rPr>
        <w:pPrChange w:id="220" w:author="Guo, Shicheng" w:date="2019-05-20T16:02:00Z">
          <w:pPr/>
        </w:pPrChange>
      </w:pPr>
    </w:p>
    <w:p w14:paraId="2FE19250" w14:textId="77777777" w:rsidR="009B299B" w:rsidRPr="009B299B" w:rsidRDefault="009B299B" w:rsidP="00EE23F2">
      <w:pPr>
        <w:pStyle w:val="HTMLPreformatted"/>
        <w:rPr>
          <w:rFonts w:ascii="Arial" w:hAnsi="Arial" w:cs="Arial"/>
          <w:sz w:val="22"/>
        </w:rPr>
        <w:pPrChange w:id="221" w:author="Guo, Shicheng" w:date="2019-05-20T16:02:00Z">
          <w:pPr>
            <w:spacing w:before="240"/>
          </w:pPr>
        </w:pPrChange>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2F343288" w14:textId="77777777" w:rsidR="00E72E86" w:rsidRPr="00E72E86" w:rsidRDefault="0067055A" w:rsidP="00E72E86">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E72E86" w:rsidRPr="00E72E86">
        <w:t>1.</w:t>
      </w:r>
      <w:r w:rsidR="00E72E86" w:rsidRPr="00E72E86">
        <w:tab/>
        <w:t>Fleischhacker M, Schmidt B. Circulating nucleic acids (CNAs) and cancer - A survey. Biochimica Et Biophysica Acta-Reviews on Cancer 2007;1775:181-232.</w:t>
      </w:r>
    </w:p>
    <w:p w14:paraId="52BDEB76" w14:textId="77777777" w:rsidR="00E72E86" w:rsidRPr="00E72E86" w:rsidRDefault="00E72E86" w:rsidP="00E72E86">
      <w:pPr>
        <w:pStyle w:val="EndNoteBibliography"/>
      </w:pPr>
      <w:r w:rsidRPr="00E72E86">
        <w:t>2.</w:t>
      </w:r>
      <w:r w:rsidRPr="00E72E86">
        <w:tab/>
        <w:t>Chan AK, Chiu RW, Lo YM, Clinical Sciences Reviews Committee of the Association of Clinical B. Cell-free nucleic acids in plasma, serum and urine: a new tool in molecular diagnosis. Ann Clin Biochem 2003;40:122-130.</w:t>
      </w:r>
    </w:p>
    <w:p w14:paraId="1D52E0D4" w14:textId="77777777" w:rsidR="00E72E86" w:rsidRPr="00E72E86" w:rsidRDefault="00E72E86" w:rsidP="00E72E86">
      <w:pPr>
        <w:pStyle w:val="EndNoteBibliography"/>
      </w:pPr>
      <w:r w:rsidRPr="00E72E86">
        <w:lastRenderedPageBreak/>
        <w:t>3.</w:t>
      </w:r>
      <w:r w:rsidRPr="00E72E86">
        <w:tab/>
        <w:t>Stroun M, Maurice P, Vasioukhin V, Lyautey J, Lederrey C, Lefort F, Rossier A, et al. The origin and mechanism of circulating DNA. Ann N Y Acad Sci 2000;906:161-168.</w:t>
      </w:r>
    </w:p>
    <w:p w14:paraId="6E407520" w14:textId="77777777" w:rsidR="00E72E86" w:rsidRPr="00E72E86" w:rsidRDefault="00E72E86" w:rsidP="00E72E86">
      <w:pPr>
        <w:pStyle w:val="EndNoteBibliography"/>
      </w:pPr>
      <w:r w:rsidRPr="00E72E86">
        <w:t>4.</w:t>
      </w:r>
      <w:r w:rsidRPr="00E72E86">
        <w:tab/>
        <w:t>Schwarzenbach H, Hoon DSB, Pantel K. Cell-free nucleic acids as biomarkers in cancer patients. Nature Reviews Cancer 2011;11:426-437.</w:t>
      </w:r>
    </w:p>
    <w:p w14:paraId="74FAF669" w14:textId="77777777" w:rsidR="00E72E86" w:rsidRPr="00E72E86" w:rsidRDefault="00E72E86" w:rsidP="00E72E86">
      <w:pPr>
        <w:pStyle w:val="EndNoteBibliography"/>
      </w:pPr>
      <w:r w:rsidRPr="00E72E86">
        <w:t>5.</w:t>
      </w:r>
      <w:r w:rsidRPr="00E72E86">
        <w:tab/>
        <w:t>Wan JCM, Massie C, Garcia-Corbacho J, Mouliere F, Brenton JD, Caldas C, Pacey S, et al. Liquid biopsies come of age: towards implementation of circulating tumour DNA. Nat Rev Cancer 2017;17:223-238.</w:t>
      </w:r>
    </w:p>
    <w:p w14:paraId="253F3CB0" w14:textId="77777777" w:rsidR="00E72E86" w:rsidRPr="00E72E86" w:rsidRDefault="00E72E86" w:rsidP="00E72E86">
      <w:pPr>
        <w:pStyle w:val="EndNoteBibliography"/>
      </w:pPr>
      <w:r w:rsidRPr="00E72E86">
        <w:t>6.</w:t>
      </w:r>
      <w:r w:rsidRPr="00E72E86">
        <w:tab/>
        <w:t>Guo S, Diep D, Plongthongkum N, Fung HL, Zhang K, Zhang K. Identification of methylation haplotype blocks aids in deconvolution of heterogeneous tissue samples and tumor tissue-of-origin mapping from plasma DNA. Nat Genet 2017;49:635-642.</w:t>
      </w:r>
    </w:p>
    <w:p w14:paraId="6C993B63" w14:textId="77777777" w:rsidR="00E72E86" w:rsidRPr="00E72E86" w:rsidRDefault="00E72E86" w:rsidP="00E72E86">
      <w:pPr>
        <w:pStyle w:val="EndNoteBibliography"/>
      </w:pPr>
      <w:r w:rsidRPr="00E72E86">
        <w:t>7.</w:t>
      </w:r>
      <w:r w:rsidRPr="00E72E86">
        <w:tab/>
        <w:t>Shen SY, Singhania R, Fehringer G, Chakravarthy A, Roehrl MHA, Chadwick D, Zuzarte PC, et al. Sensitive tumour detection and classification using plasma cell-free DNA methylomes. Nature 2018;563:579-583.</w:t>
      </w:r>
    </w:p>
    <w:p w14:paraId="7BB083F5" w14:textId="77777777" w:rsidR="00E72E86" w:rsidRPr="00E72E86" w:rsidRDefault="00E72E86" w:rsidP="00E72E86">
      <w:pPr>
        <w:pStyle w:val="EndNoteBibliography"/>
      </w:pPr>
      <w:r w:rsidRPr="00E72E86">
        <w:t>8.</w:t>
      </w:r>
      <w:r w:rsidRPr="00E72E86">
        <w:tab/>
        <w:t>JQ X. Trends in liver cancer mortality among adults aged 25 and over in the United States, 2000–2016. NCHS Data Brief, no 314 2018.</w:t>
      </w:r>
    </w:p>
    <w:p w14:paraId="7F658BF4" w14:textId="77777777" w:rsidR="00E72E86" w:rsidRPr="00E72E86" w:rsidRDefault="00E72E86" w:rsidP="00E72E86">
      <w:pPr>
        <w:pStyle w:val="EndNoteBibliography"/>
      </w:pPr>
      <w:r w:rsidRPr="00E72E86">
        <w:t>9.</w:t>
      </w:r>
      <w:r w:rsidRPr="00E72E86">
        <w:tab/>
        <w:t>Chen CJ, Yu MW, Liaw YF. Epidemiological characteristics and risk factors of hepatocellular carcinoma. J Gastroenterol Hepatol 1997;12:S294-308.</w:t>
      </w:r>
    </w:p>
    <w:p w14:paraId="0AD663FF" w14:textId="77777777" w:rsidR="00E72E86" w:rsidRPr="00E72E86" w:rsidRDefault="00E72E86" w:rsidP="00E72E86">
      <w:pPr>
        <w:pStyle w:val="EndNoteBibliography"/>
      </w:pPr>
      <w:r w:rsidRPr="00E72E86">
        <w:t>10.</w:t>
      </w:r>
      <w:r w:rsidRPr="00E72E86">
        <w:tab/>
        <w:t>Montesano R, Hainaut P, Wild CP. Hepatocellular carcinoma: from gene to public health. J Natl Cancer Inst 1997;89:1844-1851.</w:t>
      </w:r>
    </w:p>
    <w:p w14:paraId="52F5D3EC" w14:textId="77777777" w:rsidR="00E72E86" w:rsidRPr="00E72E86" w:rsidRDefault="00E72E86" w:rsidP="00E72E86">
      <w:pPr>
        <w:pStyle w:val="EndNoteBibliography"/>
      </w:pPr>
      <w:r w:rsidRPr="00E72E86">
        <w:t>11.</w:t>
      </w:r>
      <w:r w:rsidRPr="00E72E86">
        <w:tab/>
        <w:t>Stauffer JK, Scarzello AJ, Jiang Q, Wiltrout RH. Chronic inflammation, immune escape, and oncogenesis in the liver: a unique neighborhood for novel intersections. Hepatology 2012;56:1567-1574.</w:t>
      </w:r>
    </w:p>
    <w:p w14:paraId="04F517A7" w14:textId="77777777" w:rsidR="00E72E86" w:rsidRPr="00E72E86" w:rsidRDefault="00E72E86" w:rsidP="00E72E86">
      <w:pPr>
        <w:pStyle w:val="EndNoteBibliography"/>
      </w:pPr>
      <w:r w:rsidRPr="00E72E86">
        <w:t>12.</w:t>
      </w:r>
      <w:r w:rsidRPr="00E72E86">
        <w:tab/>
        <w:t>Aihara T, Noguchi S, Sasaki Y, Nakano H, Imaoka S. Clonal analysis of regenerative nodules in hepatitis C virus-induced liver cirrhosis. Gastroenterology 1994;107:1805-1811.</w:t>
      </w:r>
    </w:p>
    <w:p w14:paraId="0E771904" w14:textId="77777777" w:rsidR="00E72E86" w:rsidRPr="00E72E86" w:rsidRDefault="00E72E86" w:rsidP="00E72E86">
      <w:pPr>
        <w:pStyle w:val="EndNoteBibliography"/>
      </w:pPr>
      <w:r w:rsidRPr="00E72E86">
        <w:t>13.</w:t>
      </w:r>
      <w:r w:rsidRPr="00E72E86">
        <w:tab/>
        <w:t>Schutte K, Bornschein J, Malfertheiner P. Hepatocellular carcinoma--epidemiological trends and risk factors. Dig Dis 2009;27:80-92.</w:t>
      </w:r>
    </w:p>
    <w:p w14:paraId="1A417828" w14:textId="77777777" w:rsidR="00E72E86" w:rsidRPr="00E72E86" w:rsidRDefault="00E72E86" w:rsidP="00E72E86">
      <w:pPr>
        <w:pStyle w:val="EndNoteBibliography"/>
      </w:pPr>
      <w:r w:rsidRPr="00E72E86">
        <w:t>14.</w:t>
      </w:r>
      <w:r w:rsidRPr="00E72E86">
        <w:tab/>
        <w:t>European Association for the Study of the Liver. Electronic address eee, European Association for the Study of the L. EASL Clinical Practice Guidelines: Management of hepatocellular carcinoma. J Hepatol 2018;69:182-236.</w:t>
      </w:r>
    </w:p>
    <w:p w14:paraId="23C8D470" w14:textId="77777777" w:rsidR="00E72E86" w:rsidRPr="00E72E86" w:rsidRDefault="00E72E86" w:rsidP="00E72E86">
      <w:pPr>
        <w:pStyle w:val="EndNoteBibliography"/>
      </w:pPr>
      <w:r w:rsidRPr="00E72E86">
        <w:t>15.</w:t>
      </w:r>
      <w:r w:rsidRPr="00E72E86">
        <w:tab/>
        <w:t>Labgaa I, Villacorta-Martin C, D'Avola D, Craig AJ, von Felden J, Martins-Filho SN, Sia D, et al. A pilot study of ultra-deep targeted sequencing of plasma DNA identifies driver mutations in hepatocellular carcinoma. Oncogene 2018;37:3740-3752.</w:t>
      </w:r>
    </w:p>
    <w:p w14:paraId="02BEC4BD" w14:textId="77777777" w:rsidR="00E72E86" w:rsidRPr="00E72E86" w:rsidRDefault="00E72E86" w:rsidP="00E72E86">
      <w:pPr>
        <w:pStyle w:val="EndNoteBibliography"/>
      </w:pPr>
      <w:r w:rsidRPr="00E72E86">
        <w:t>16.</w:t>
      </w:r>
      <w:r w:rsidRPr="00E72E86">
        <w:tab/>
        <w:t>Qu C, Wang Y, Wang P, Chen K, Wang M, Zeng H, Lu J, et al. Detection of early-stage hepatocellular carcinoma in asymptomatic HBsAg-seropositive individuals by liquid biopsy. Proc Natl Acad Sci U S A 2019;116:6308-6312.</w:t>
      </w:r>
    </w:p>
    <w:p w14:paraId="1F505BB1" w14:textId="77777777" w:rsidR="00E72E86" w:rsidRPr="00E72E86" w:rsidRDefault="00E72E86" w:rsidP="00E72E86">
      <w:pPr>
        <w:pStyle w:val="EndNoteBibliography"/>
      </w:pPr>
      <w:r w:rsidRPr="00E72E86">
        <w:t>17.</w:t>
      </w:r>
      <w:r w:rsidRPr="00E72E86">
        <w:tab/>
        <w:t>Bhan I, Mosesso K, Goyal L, Philipp J, Kalinich M, Franses JW, Choz M, et al. Detection and Analysis of Circulating Epithelial Cells in Liquid Biopsies From Patients With Liver Disease. Gastroenterology 2018;155:2016-2018 e2011.</w:t>
      </w:r>
    </w:p>
    <w:p w14:paraId="7E659AF2" w14:textId="77777777" w:rsidR="00E72E86" w:rsidRPr="00E72E86" w:rsidRDefault="00E72E86" w:rsidP="00E72E86">
      <w:pPr>
        <w:pStyle w:val="EndNoteBibliography"/>
      </w:pPr>
      <w:r w:rsidRPr="00E72E86">
        <w:t>18.</w:t>
      </w:r>
      <w:r w:rsidRPr="00E72E86">
        <w:tab/>
        <w:t>Chan KC, Jiang P, Chan CW, Sun K, Wong J, Hui EP, Chan SL, et al. Noninvasive detection of cancer-associated genome-wide hypomethylation and copy number aberrations by plasma DNA bisulfite sequencing. Proc Natl Acad Sci U S A 2013;110:18761-18768.</w:t>
      </w:r>
    </w:p>
    <w:p w14:paraId="6EBDED64" w14:textId="77777777" w:rsidR="00E72E86" w:rsidRPr="00E72E86" w:rsidRDefault="00E72E86" w:rsidP="00E72E86">
      <w:pPr>
        <w:pStyle w:val="EndNoteBibliography"/>
      </w:pPr>
      <w:r w:rsidRPr="00E72E86">
        <w:t>19.</w:t>
      </w:r>
      <w:r w:rsidRPr="00E72E86">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C1330F4" w14:textId="77777777" w:rsidR="00E72E86" w:rsidRPr="00E72E86" w:rsidRDefault="00E72E86" w:rsidP="00E72E86">
      <w:pPr>
        <w:pStyle w:val="EndNoteBibliography"/>
      </w:pPr>
      <w:r w:rsidRPr="00E72E86">
        <w:t>20.</w:t>
      </w:r>
      <w:r w:rsidRPr="00E72E86">
        <w:tab/>
        <w:t>Sun K, Jiang P, Chan KC, Wong J, Cheng YK, Liang RH, Chan WK, et al. Plasma DNA tissue mapping by genome-wide methylation sequencing for noninvasive prenatal, cancer, and transplantation assessments. Proc Natl Acad Sci U S A 2015;112:E5503-5512.</w:t>
      </w:r>
    </w:p>
    <w:p w14:paraId="7109A79A" w14:textId="77777777" w:rsidR="00E72E86" w:rsidRPr="00E72E86" w:rsidRDefault="00E72E86" w:rsidP="00E72E86">
      <w:pPr>
        <w:pStyle w:val="EndNoteBibliography"/>
      </w:pPr>
      <w:r w:rsidRPr="00E72E86">
        <w:t>21.</w:t>
      </w:r>
      <w:r w:rsidRPr="00E72E86">
        <w:tab/>
        <w:t>Lehmann-Werman R, Neiman D, Zemmour H, Moss J, Magenheim J, Vaknin-Dembinsky A, Rubertsson S, et al. Identification of tissue-specific cell death using methylation patterns of circulating DNA. Proc Natl Acad Sci U S A 2016;113:E1826-1834.</w:t>
      </w:r>
    </w:p>
    <w:p w14:paraId="1C73A235" w14:textId="77777777" w:rsidR="00E72E86" w:rsidRPr="00E72E86" w:rsidRDefault="00E72E86" w:rsidP="00E72E86">
      <w:pPr>
        <w:pStyle w:val="EndNoteBibliography"/>
      </w:pPr>
      <w:r w:rsidRPr="00E72E86">
        <w:t>22.</w:t>
      </w:r>
      <w:r w:rsidRPr="00E72E86">
        <w:tab/>
        <w:t>Kang S, Li Q, Chen Q, Zhou Y, Park S, Lee G, Grimes B, et al. CancerLocator: non-invasive cancer diagnosis and tissue-of-origin prediction using methylation profiles of cell-free DNA. Genome Biol 2017;18:53.</w:t>
      </w:r>
    </w:p>
    <w:p w14:paraId="360E64CD" w14:textId="77777777" w:rsidR="00E72E86" w:rsidRPr="00E72E86" w:rsidRDefault="00E72E86" w:rsidP="00E72E86">
      <w:pPr>
        <w:pStyle w:val="EndNoteBibliography"/>
      </w:pPr>
      <w:r w:rsidRPr="00E72E86">
        <w:t>23.</w:t>
      </w:r>
      <w:r w:rsidRPr="00E72E86">
        <w:tab/>
        <w:t>Xu RH, Wei W, Krawczyk M, Wang W, Luo H, Flagg K, Yi S, et al. Circulating tumour DNA methylation markers for diagnosis and prognosis of hepatocellular carcinoma. Nat Mater 2017;16:1155-1161.</w:t>
      </w:r>
    </w:p>
    <w:p w14:paraId="682A2D19" w14:textId="77777777" w:rsidR="00E72E86" w:rsidRPr="00E72E86" w:rsidRDefault="00E72E86" w:rsidP="00E72E86">
      <w:pPr>
        <w:pStyle w:val="EndNoteBibliography"/>
      </w:pPr>
      <w:r w:rsidRPr="00E72E86">
        <w:t>24.</w:t>
      </w:r>
      <w:r w:rsidRPr="00E72E86">
        <w:tab/>
        <w:t>Li H, Jing C, Wu J, Ni J, Sha H, Xu X, Du Y, et al. Circulating tumor DNA detection: A potential tool for colorectal cancer management. Oncol Lett 2019;17:1409-1416.</w:t>
      </w:r>
    </w:p>
    <w:p w14:paraId="668537C0" w14:textId="77777777" w:rsidR="00E72E86" w:rsidRPr="00E72E86" w:rsidRDefault="00E72E86" w:rsidP="00E72E86">
      <w:pPr>
        <w:pStyle w:val="EndNoteBibliography"/>
      </w:pPr>
      <w:r w:rsidRPr="00E72E86">
        <w:t>25.</w:t>
      </w:r>
      <w:r w:rsidRPr="00E72E86">
        <w:tab/>
        <w:t>Liu S, Huang S, Chen F, Zhao L, Yuan Y, Francis SS, Fang L, et al. Genomic Analyses from Non-invasive Prenatal Testing Reveal Genetic Associations, Patterns of Viral Infections, and Chinese Population History. Cell 2018;175:347-359 e314.</w:t>
      </w:r>
    </w:p>
    <w:p w14:paraId="069E0DA8" w14:textId="77777777" w:rsidR="00E72E86" w:rsidRPr="00E72E86" w:rsidRDefault="00E72E86" w:rsidP="00E72E86">
      <w:pPr>
        <w:pStyle w:val="EndNoteBibliography"/>
      </w:pPr>
      <w:r w:rsidRPr="00E72E86">
        <w:lastRenderedPageBreak/>
        <w:t>26.</w:t>
      </w:r>
      <w:r w:rsidRPr="00E72E86">
        <w:tab/>
        <w:t>Sung WK, Zheng H, Li S, Chen R, Liu X, Li Y, Lee NP, et al. Genome-wide survey of recurrent HBV integration in hepatocellular carcinoma. Nat Genet 2012;44:765-769.</w:t>
      </w:r>
    </w:p>
    <w:p w14:paraId="3F302B12" w14:textId="77777777" w:rsidR="00E72E86" w:rsidRPr="00E72E86" w:rsidRDefault="00E72E86" w:rsidP="00E72E86">
      <w:pPr>
        <w:pStyle w:val="EndNoteBibliography"/>
      </w:pPr>
      <w:r w:rsidRPr="00E72E86">
        <w:t>27.</w:t>
      </w:r>
      <w:r w:rsidRPr="00E72E86">
        <w:tab/>
        <w:t>Tu T, Budzinska MA, Shackel NA, Urban S. HBV DNA Integration: Molecular Mechanisms and Clinical Implications. Viruses 2017;9.</w:t>
      </w:r>
    </w:p>
    <w:p w14:paraId="14DE5D0F" w14:textId="77777777" w:rsidR="00E72E86" w:rsidRPr="00E72E86" w:rsidRDefault="00E72E86" w:rsidP="00E72E86">
      <w:pPr>
        <w:pStyle w:val="EndNoteBibliography"/>
      </w:pPr>
      <w:r w:rsidRPr="00E72E86">
        <w:t>28.</w:t>
      </w:r>
      <w:r w:rsidRPr="00E72E86">
        <w:tab/>
        <w:t>Yan H, Yang Y, Zhang L, Tang G, Wang Y, Xue G, Zhou W, et al. Characterization of the genotype and integration patterns of hepatitis B virus in early- and late-onset hepatocellular carcinoma. Hepatology 2015;61:1821-1831.</w:t>
      </w:r>
    </w:p>
    <w:p w14:paraId="1B95F010" w14:textId="77777777" w:rsidR="00E72E86" w:rsidRPr="00E72E86" w:rsidRDefault="00E72E86" w:rsidP="00E72E86">
      <w:pPr>
        <w:pStyle w:val="EndNoteBibliography"/>
      </w:pPr>
      <w:r w:rsidRPr="00E72E86">
        <w:t>29.</w:t>
      </w:r>
      <w:r w:rsidRPr="00E72E86">
        <w:tab/>
        <w:t>Jiang S, Yang Z, Li W, Li X, Wang Y, Zhang J, Xu C, et al. Re-evaluation of the carcinogenic significance of hepatitis B virus integration in hepatocarcinogenesis. PLoS One 2012;7:e40363.</w:t>
      </w:r>
    </w:p>
    <w:p w14:paraId="506E9F28" w14:textId="77777777" w:rsidR="00E72E86" w:rsidRPr="00E72E86" w:rsidRDefault="00E72E86" w:rsidP="00E72E86">
      <w:pPr>
        <w:pStyle w:val="EndNoteBibliography"/>
      </w:pPr>
      <w:r w:rsidRPr="00E72E86">
        <w:t>30.</w:t>
      </w:r>
      <w:r w:rsidRPr="00E72E86">
        <w:tab/>
        <w:t>Fujimoto A, Totoki Y, Abe T, Boroevich KA, Hosoda F, Nguyen HH, Aoki M, et al. Whole-genome sequencing of liver cancers identifies etiological influences on mutation patterns and recurrent mutations in chromatin regulators. Nat Genet 2012;44:760-764.</w:t>
      </w:r>
    </w:p>
    <w:p w14:paraId="62867A46" w14:textId="77777777" w:rsidR="00E72E86" w:rsidRPr="00E72E86" w:rsidRDefault="00E72E86" w:rsidP="00E72E86">
      <w:pPr>
        <w:pStyle w:val="EndNoteBibliography"/>
      </w:pPr>
      <w:r w:rsidRPr="00E72E86">
        <w:t>31.</w:t>
      </w:r>
      <w:r w:rsidRPr="00E72E86">
        <w:tab/>
        <w:t>Jiang Z, Jhunjhunwala S, Liu J, Haverty PM, Kennemer MI, Guan Y, Lee W, et al. The effects of hepatitis B virus integration into the genomes of hepatocellular carcinoma patients. Genome Res 2012;22:593-601.</w:t>
      </w:r>
    </w:p>
    <w:p w14:paraId="59B01012" w14:textId="77777777" w:rsidR="00E72E86" w:rsidRPr="00E72E86" w:rsidRDefault="00E72E86" w:rsidP="00E72E86">
      <w:pPr>
        <w:pStyle w:val="EndNoteBibliography"/>
      </w:pPr>
      <w:r w:rsidRPr="00E72E86">
        <w:t>32.</w:t>
      </w:r>
      <w:r w:rsidRPr="00E72E86">
        <w:tab/>
        <w:t>Ding D, Lou X, Hua D, Yu W, Li L, Wang J, Gao F, et al. Recurrent targeted genes of hepatitis B virus in the liver cancer genomes identified by a next-generation sequencing-based approach. PLoS Genet 2012;8:e1003065.</w:t>
      </w:r>
    </w:p>
    <w:p w14:paraId="6EF02410" w14:textId="77777777" w:rsidR="00E72E86" w:rsidRPr="00E72E86" w:rsidRDefault="00E72E86" w:rsidP="00E72E86">
      <w:pPr>
        <w:pStyle w:val="EndNoteBibliography"/>
      </w:pPr>
      <w:r w:rsidRPr="00E72E86">
        <w:t>33.</w:t>
      </w:r>
      <w:r w:rsidRPr="00E72E86">
        <w:tab/>
        <w:t>Li W, Zeng X, Lee NP, Liu X, Chen S, Guo B, Yi S, et al. HIVID: an efficient method to detect HBV integration using low coverage sequencing. Genomics 2013;102:338-344.</w:t>
      </w:r>
    </w:p>
    <w:p w14:paraId="172E2ADE" w14:textId="77777777" w:rsidR="00E72E86" w:rsidRPr="00E72E86" w:rsidRDefault="00E72E86" w:rsidP="00E72E86">
      <w:pPr>
        <w:pStyle w:val="EndNoteBibliography"/>
      </w:pPr>
      <w:r w:rsidRPr="00E72E86">
        <w:t>34.</w:t>
      </w:r>
      <w:r w:rsidRPr="00E72E86">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2CB604F" w14:textId="77777777" w:rsidR="00E72E86" w:rsidRPr="00E72E86" w:rsidRDefault="00E72E86" w:rsidP="00E72E86">
      <w:pPr>
        <w:pStyle w:val="EndNoteBibliography"/>
      </w:pPr>
      <w:r w:rsidRPr="00E72E86">
        <w:t>35.</w:t>
      </w:r>
      <w:r w:rsidRPr="00E72E86">
        <w:tab/>
        <w:t>Palmirotta R, Lovero D, Cafforio P, Felici C, Mannavola F, Pelle E, Quaresmini D, et al. Liquid biopsy of cancer: a multimodal diagnostic tool in clinical oncology. Ther Adv Med Oncol 2018;10:1758835918794630.</w:t>
      </w:r>
    </w:p>
    <w:p w14:paraId="548892A6" w14:textId="77777777" w:rsidR="00E72E86" w:rsidRPr="00E72E86" w:rsidRDefault="00E72E86" w:rsidP="00E72E86">
      <w:pPr>
        <w:pStyle w:val="EndNoteBibliography"/>
      </w:pPr>
      <w:r w:rsidRPr="00E72E86">
        <w:t>36.</w:t>
      </w:r>
      <w:r w:rsidRPr="00E72E86">
        <w:tab/>
        <w:t>Jiang P, Sun K, Tong YK, Cheng SH, Cheng THT, Heung MMS, Wong J, et al. Preferred end coordinates and somatic variants as signatures of circulating tumor DNA associated with hepatocellular carcinoma. Proc Natl Acad Sci U S A 2018.</w:t>
      </w:r>
    </w:p>
    <w:p w14:paraId="53B9533E" w14:textId="77777777" w:rsidR="00E72E86" w:rsidRPr="00E72E86" w:rsidRDefault="00E72E86" w:rsidP="00E72E86">
      <w:pPr>
        <w:pStyle w:val="EndNoteBibliography"/>
      </w:pPr>
      <w:r w:rsidRPr="00E72E86">
        <w:t>37.</w:t>
      </w:r>
      <w:r w:rsidRPr="00E72E86">
        <w:tab/>
        <w:t>Chan KC, Jiang P, Sun K, Cheng YK, Tong YK, Cheng SH, Wong AI, et al. Second generation noninvasive fetal genome analysis reveals de novo mutations, single-base parental inheritance, and preferred DNA ends. Proc Natl Acad Sci U S A 2016;113:E8159-E8168.</w:t>
      </w:r>
    </w:p>
    <w:p w14:paraId="17FFC26C" w14:textId="77777777" w:rsidR="00E72E86" w:rsidRPr="00E72E86" w:rsidRDefault="00E72E86" w:rsidP="00E72E86">
      <w:pPr>
        <w:pStyle w:val="EndNoteBibliography"/>
      </w:pPr>
      <w:r w:rsidRPr="00E72E86">
        <w:t>38.</w:t>
      </w:r>
      <w:r w:rsidRPr="00E72E86">
        <w:tab/>
        <w:t>Hou J, Wang G, Wang F, Cheng J, Ren H, Zhuang H, Sun J, et al. Guideline of Prevention and Treatment for Chronic Hepatitis B (2015 Update). J Clin Transl Hepatol 2017;5:297-318.</w:t>
      </w:r>
    </w:p>
    <w:p w14:paraId="4C61EB4D" w14:textId="77777777" w:rsidR="00E72E86" w:rsidRPr="00E72E86" w:rsidRDefault="00E72E86" w:rsidP="00E72E86">
      <w:pPr>
        <w:pStyle w:val="EndNoteBibliography"/>
      </w:pPr>
      <w:r w:rsidRPr="00E72E86">
        <w:t>39.</w:t>
      </w:r>
      <w:r w:rsidRPr="00E72E86">
        <w:tab/>
        <w:t>Wang Y, Song F, Zhu J, Zhang S, Yang Y, Chen T, Tang B, et al. GSA: Genome Sequence Archive&lt;sup/&gt;. Genomics Proteomics Bioinformatics 2017;15:14-18.</w:t>
      </w:r>
    </w:p>
    <w:p w14:paraId="2D53721F" w14:textId="77777777" w:rsidR="00E72E86" w:rsidRPr="00E72E86" w:rsidRDefault="00E72E86" w:rsidP="00E72E86">
      <w:pPr>
        <w:pStyle w:val="EndNoteBibliography"/>
      </w:pPr>
      <w:r w:rsidRPr="00E72E86">
        <w:t>40.</w:t>
      </w:r>
      <w:r w:rsidRPr="00E72E86">
        <w:tab/>
        <w:t>Members BIGDC. Database Resources of the BIG Data Center in 2019. Nucleic Acids Res 2019;47:D8-D14.</w:t>
      </w:r>
    </w:p>
    <w:p w14:paraId="38F27D7D" w14:textId="77777777" w:rsidR="00E72E86" w:rsidRPr="00E72E86" w:rsidRDefault="00E72E86" w:rsidP="00E72E86">
      <w:pPr>
        <w:pStyle w:val="EndNoteBibliography"/>
      </w:pPr>
      <w:r w:rsidRPr="00E72E86">
        <w:t>41.</w:t>
      </w:r>
      <w:r w:rsidRPr="00E72E86">
        <w:tab/>
        <w:t>Martin M. Cutadapt removes adapter sequences from high-throughput sequencing reads. 2011 2011;17:3.</w:t>
      </w:r>
    </w:p>
    <w:p w14:paraId="2374E4C8" w14:textId="77777777" w:rsidR="00E72E86" w:rsidRPr="00E72E86" w:rsidRDefault="00E72E86" w:rsidP="00E72E86">
      <w:pPr>
        <w:pStyle w:val="EndNoteBibliography"/>
      </w:pPr>
      <w:r w:rsidRPr="00E72E86">
        <w:t>42.</w:t>
      </w:r>
      <w:r w:rsidRPr="00E72E86">
        <w:tab/>
        <w:t>Krueger F, Andrews SR. Bismark: a flexible aligner and methylation caller for Bisulfite-Seq applications. Bioinformatics 2011;27:1571-1572.</w:t>
      </w:r>
    </w:p>
    <w:p w14:paraId="24457397" w14:textId="77777777" w:rsidR="00E72E86" w:rsidRPr="00E72E86" w:rsidRDefault="00E72E86" w:rsidP="00E72E86">
      <w:pPr>
        <w:pStyle w:val="EndNoteBibliography"/>
      </w:pPr>
      <w:r w:rsidRPr="00E72E86">
        <w:t>43.</w:t>
      </w:r>
      <w:r w:rsidRPr="00E72E86">
        <w:tab/>
        <w:t>Akalin A, Kormaksson M, Li S, Garrett-Bakelman FE, Figueroa ME, Melnick A, Mason CE. methylKit: a comprehensive R package for the analysis of genome-wide DNA methylation profiles. Genome Biol 2012;13:R87.</w:t>
      </w:r>
    </w:p>
    <w:p w14:paraId="0435A0A8" w14:textId="77777777" w:rsidR="00E72E86" w:rsidRPr="00E72E86" w:rsidRDefault="00E72E86" w:rsidP="00E72E86">
      <w:pPr>
        <w:pStyle w:val="EndNoteBibliography"/>
      </w:pPr>
      <w:r w:rsidRPr="00E72E86">
        <w:t>44.</w:t>
      </w:r>
      <w:r w:rsidRPr="00E72E86">
        <w:tab/>
        <w:t>Green GH, Diggle PJ. On the operational characteristics of the Benjamini and Hochberg False Discovery Rate procedure. Stat Appl Genet Mol Biol 2007;6:Article27.</w:t>
      </w:r>
    </w:p>
    <w:p w14:paraId="5AEA7D95" w14:textId="77777777" w:rsidR="00E72E86" w:rsidRPr="00E72E86" w:rsidRDefault="00E72E86" w:rsidP="00E72E86">
      <w:pPr>
        <w:pStyle w:val="EndNoteBibliography"/>
      </w:pPr>
      <w:r w:rsidRPr="00E72E86">
        <w:t>45.</w:t>
      </w:r>
      <w:r w:rsidRPr="00E72E86">
        <w:tab/>
        <w:t>Hung JH, Weng Z. Visualizing Genomic Annotations with the UCSC Genome Browser. Cold Spring Harb Protoc 2016;2016.</w:t>
      </w:r>
    </w:p>
    <w:p w14:paraId="38ED804E" w14:textId="77777777" w:rsidR="00E72E86" w:rsidRPr="00E72E86" w:rsidRDefault="00E72E86" w:rsidP="00E72E86">
      <w:pPr>
        <w:pStyle w:val="EndNoteBibliography"/>
      </w:pPr>
      <w:r w:rsidRPr="00E72E86">
        <w:t>46.</w:t>
      </w:r>
      <w:r w:rsidRPr="00E72E86">
        <w:tab/>
        <w:t>Robin X, Turck N, Hainard A, Tiberti N, Lisacek F, Sanchez JC, Muller M. pROC: an open-source package for R and S+ to analyze and compare ROC curves. BMC Bioinformatics 2011;12:77.</w:t>
      </w:r>
    </w:p>
    <w:p w14:paraId="70FE44AA" w14:textId="722963FB"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154AEAF3"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ation sites in all the samples. The red arrows showed the examples of P14 patient.</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Cheung, Ramsey MD" w:date="2019-05-04T13:06:00Z" w:initials="CRM">
    <w:p w14:paraId="77D960B0" w14:textId="0F45B21C" w:rsidR="006570DE" w:rsidRDefault="006570DE">
      <w:pPr>
        <w:pStyle w:val="CommentText"/>
      </w:pPr>
      <w:r>
        <w:rPr>
          <w:rStyle w:val="CommentReference"/>
        </w:rPr>
        <w:annotationRef/>
      </w:r>
      <w:r>
        <w:t>Not clear. All cell types?</w:t>
      </w:r>
    </w:p>
  </w:comment>
  <w:comment w:id="22" w:author="Guo, Shicheng" w:date="2019-05-04T23:21:00Z" w:initials="GS">
    <w:p w14:paraId="1228259D" w14:textId="393747F5" w:rsidR="006570DE" w:rsidRDefault="006570DE">
      <w:pPr>
        <w:pStyle w:val="CommentText"/>
      </w:pPr>
      <w:r>
        <w:rPr>
          <w:rStyle w:val="CommentReference"/>
        </w:rPr>
        <w:annotationRef/>
      </w:r>
      <w:r>
        <w:t>Theoretically, Yes, all the cell types. In reality, the top 5 cell types includes: blood cell DNA, liver cell DNA..</w:t>
      </w:r>
    </w:p>
  </w:comment>
  <w:comment w:id="24" w:author="Cheung, Ramsey MD" w:date="2019-05-04T13:11:00Z" w:initials="CRM">
    <w:p w14:paraId="659493D9" w14:textId="651B0485" w:rsidR="006570DE" w:rsidRDefault="006570DE">
      <w:pPr>
        <w:pStyle w:val="CommentText"/>
      </w:pPr>
      <w:r>
        <w:rPr>
          <w:rStyle w:val="CommentReference"/>
        </w:rPr>
        <w:annotationRef/>
      </w:r>
      <w:r>
        <w:t>Not clear from the table the underlying cause- all hep B related (except for the healthy control)? Should specify here or in the table since unlike other table, did not include any information on HBV.</w:t>
      </w:r>
    </w:p>
  </w:comment>
  <w:comment w:id="25" w:author="Guo, Shicheng" w:date="2019-05-04T23:25:00Z" w:initials="GS">
    <w:p w14:paraId="0FC670FB" w14:textId="53582E42" w:rsidR="006570DE" w:rsidRDefault="006570DE">
      <w:pPr>
        <w:pStyle w:val="CommentText"/>
      </w:pPr>
      <w:r>
        <w:rPr>
          <w:rStyle w:val="CommentReference"/>
        </w:rPr>
        <w:annotationRef/>
      </w:r>
      <w:r>
        <w:t>It should be okay since here we just want to determine the minimum sequencing depth. HBV doesn’t affect the result.</w:t>
      </w:r>
    </w:p>
  </w:comment>
  <w:comment w:id="160" w:author="Cheung, Ramsey MD" w:date="2019-05-04T13:36:00Z" w:initials="CRM">
    <w:p w14:paraId="43C753E2" w14:textId="78FC15B8" w:rsidR="006570DE" w:rsidRDefault="006570DE">
      <w:pPr>
        <w:pStyle w:val="CommentText"/>
      </w:pPr>
      <w:r>
        <w:rPr>
          <w:rStyle w:val="CommentReference"/>
        </w:rPr>
        <w:annotationRef/>
      </w:r>
      <w:r>
        <w:t xml:space="preserve">If shorter than 6 months, give exact time. </w:t>
      </w:r>
    </w:p>
  </w:comment>
  <w:comment w:id="161" w:author="Guo, Shicheng" w:date="2019-05-04T23:26:00Z" w:initials="GS">
    <w:p w14:paraId="2FAFA283" w14:textId="19C97029" w:rsidR="006570DE" w:rsidRDefault="006570DE">
      <w:pPr>
        <w:pStyle w:val="CommentText"/>
      </w:pPr>
      <w:r>
        <w:rPr>
          <w:rStyle w:val="CommentReference"/>
        </w:rPr>
        <w:annotationRef/>
      </w:r>
      <w:r>
        <w:t xml:space="preserve">I am not sure whether Dake can find the exact survival time? </w:t>
      </w:r>
    </w:p>
  </w:comment>
  <w:comment w:id="162" w:author="Microsoft Office 用户" w:date="2019-05-05T23:12:00Z" w:initials="Office">
    <w:p w14:paraId="61A1CE83" w14:textId="5BFEE4F5" w:rsidR="006570DE" w:rsidRDefault="006570DE">
      <w:pPr>
        <w:pStyle w:val="CommentText"/>
      </w:pPr>
      <w:r>
        <w:rPr>
          <w:rStyle w:val="CommentReference"/>
        </w:rPr>
        <w:annotationRef/>
      </w:r>
      <w:r>
        <w:rPr>
          <w:rFonts w:hint="eastAsia"/>
        </w:rPr>
        <w:t xml:space="preserve">Dake: He is immediately </w:t>
      </w:r>
      <w:r>
        <w:t>diagnosed</w:t>
      </w:r>
      <w:r>
        <w:rPr>
          <w:rFonts w:hint="eastAsia"/>
        </w:rPr>
        <w:t xml:space="preserve"> as HCC after further evaluation. And he died at April 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D960B0" w15:done="0"/>
  <w15:commentEx w15:paraId="1228259D" w15:paraIdParent="77D960B0" w15:done="0"/>
  <w15:commentEx w15:paraId="659493D9" w15:done="0"/>
  <w15:commentEx w15:paraId="0FC670FB" w15:paraIdParent="659493D9" w15:done="0"/>
  <w15:commentEx w15:paraId="43C753E2" w15:done="0"/>
  <w15:commentEx w15:paraId="2FAFA283" w15:paraIdParent="43C753E2" w15:done="0"/>
  <w15:commentEx w15:paraId="61A1CE83" w15:paraIdParent="43C753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960B0" w16cid:durableId="20780CE7"/>
  <w16cid:commentId w16cid:paraId="659493D9" w16cid:durableId="20780DFF"/>
  <w16cid:commentId w16cid:paraId="43C753E2" w16cid:durableId="20781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B5CAF0" w14:textId="77777777" w:rsidR="006570DE" w:rsidRDefault="006570DE" w:rsidP="00304F0D">
      <w:r>
        <w:separator/>
      </w:r>
    </w:p>
  </w:endnote>
  <w:endnote w:type="continuationSeparator" w:id="0">
    <w:p w14:paraId="503E4F51" w14:textId="77777777" w:rsidR="006570DE" w:rsidRDefault="006570DE"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A9125" w14:textId="77777777" w:rsidR="006570DE" w:rsidRDefault="006570DE" w:rsidP="00304F0D">
      <w:r>
        <w:separator/>
      </w:r>
    </w:p>
  </w:footnote>
  <w:footnote w:type="continuationSeparator" w:id="0">
    <w:p w14:paraId="25C01A81" w14:textId="77777777" w:rsidR="006570DE" w:rsidRDefault="006570DE"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ung, Ramsey MD">
    <w15:presenceInfo w15:providerId="AD" w15:userId="S-1-5-21-2127259258-1901679154-1543857936-4719"/>
  </w15:person>
  <w15:person w15:author="Guo, Shicheng">
    <w15:presenceInfo w15:providerId="AD" w15:userId="S-1-5-21-2000478354-1637723038-1606980848-206602"/>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revisionView w:markup="0"/>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77AD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3DA5"/>
    <w:rsid w:val="001748FF"/>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3DA8"/>
    <w:rsid w:val="002E4883"/>
    <w:rsid w:val="002E5ED6"/>
    <w:rsid w:val="002F06A6"/>
    <w:rsid w:val="002F1E70"/>
    <w:rsid w:val="002F1FF8"/>
    <w:rsid w:val="002F2FF2"/>
    <w:rsid w:val="002F381F"/>
    <w:rsid w:val="002F3A3B"/>
    <w:rsid w:val="002F70B5"/>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DCB"/>
    <w:rsid w:val="004D6F0B"/>
    <w:rsid w:val="004E025C"/>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29C"/>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4C61"/>
    <w:rsid w:val="00585223"/>
    <w:rsid w:val="00585F00"/>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570DE"/>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0E5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209"/>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466"/>
    <w:rsid w:val="00871682"/>
    <w:rsid w:val="00871C16"/>
    <w:rsid w:val="00872080"/>
    <w:rsid w:val="008722F5"/>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272CA"/>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08D7"/>
    <w:rsid w:val="00A21482"/>
    <w:rsid w:val="00A21670"/>
    <w:rsid w:val="00A2253B"/>
    <w:rsid w:val="00A230A6"/>
    <w:rsid w:val="00A25232"/>
    <w:rsid w:val="00A273C0"/>
    <w:rsid w:val="00A3200C"/>
    <w:rsid w:val="00A32306"/>
    <w:rsid w:val="00A32956"/>
    <w:rsid w:val="00A33161"/>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0FF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D32"/>
    <w:rsid w:val="00B8587D"/>
    <w:rsid w:val="00B868D2"/>
    <w:rsid w:val="00B87B4F"/>
    <w:rsid w:val="00B910E4"/>
    <w:rsid w:val="00B918ED"/>
    <w:rsid w:val="00B92506"/>
    <w:rsid w:val="00B930A3"/>
    <w:rsid w:val="00B9339B"/>
    <w:rsid w:val="00B9471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7B5A"/>
    <w:rsid w:val="00D60604"/>
    <w:rsid w:val="00D61151"/>
    <w:rsid w:val="00D61CE8"/>
    <w:rsid w:val="00D62320"/>
    <w:rsid w:val="00D63BFB"/>
    <w:rsid w:val="00D63DF2"/>
    <w:rsid w:val="00D66655"/>
    <w:rsid w:val="00D6764F"/>
    <w:rsid w:val="00D67A45"/>
    <w:rsid w:val="00D7093F"/>
    <w:rsid w:val="00D70A9F"/>
    <w:rsid w:val="00D726B2"/>
    <w:rsid w:val="00D74747"/>
    <w:rsid w:val="00D75D95"/>
    <w:rsid w:val="00D77D06"/>
    <w:rsid w:val="00D8085A"/>
    <w:rsid w:val="00D8087C"/>
    <w:rsid w:val="00D80FC4"/>
    <w:rsid w:val="00D814DB"/>
    <w:rsid w:val="00D818A9"/>
    <w:rsid w:val="00D818C7"/>
    <w:rsid w:val="00D8462C"/>
    <w:rsid w:val="00D84D7F"/>
    <w:rsid w:val="00D8576C"/>
    <w:rsid w:val="00D87A6A"/>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7383"/>
    <w:rsid w:val="00E97A53"/>
    <w:rsid w:val="00E97F49"/>
    <w:rsid w:val="00EA15F7"/>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0957"/>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E:\Program%20Files\youdao\Dict\7.5.2.0\resultui\dict\?keyword=facilitate"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E5CAB-7544-4DA4-AB63-A012C76A0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9BE2B62.dotm</Template>
  <TotalTime>92</TotalTime>
  <Pages>19</Pages>
  <Words>11912</Words>
  <Characters>6789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18</cp:revision>
  <cp:lastPrinted>2019-04-10T01:07:00Z</cp:lastPrinted>
  <dcterms:created xsi:type="dcterms:W3CDTF">2019-05-05T15:16:00Z</dcterms:created>
  <dcterms:modified xsi:type="dcterms:W3CDTF">2019-05-21T00:20:00Z</dcterms:modified>
</cp:coreProperties>
</file>